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3EF866E" w14:textId="6527A715" w:rsidR="00E53247" w:rsidRDefault="008778B1" w:rsidP="008F5640">
      <w:pPr>
        <w:spacing w:line="480" w:lineRule="auto"/>
      </w:pPr>
      <w:r>
        <w:rPr>
          <w:b/>
          <w:sz w:val="36"/>
          <w:szCs w:val="36"/>
        </w:rPr>
        <w:t>34757- Table (1) and Figures (3)</w:t>
      </w:r>
      <w:r w:rsidR="00E53247">
        <w:br w:type="page"/>
      </w:r>
    </w:p>
    <w:p w14:paraId="4F3B1EEF" w14:textId="320CB04A" w:rsidR="00016BCA" w:rsidRPr="00E53247" w:rsidRDefault="00016BCA" w:rsidP="00E53247"/>
    <w:p w14:paraId="2A1E9C0E" w14:textId="77777777" w:rsidR="000E1224" w:rsidRDefault="000E1224" w:rsidP="000E1224"/>
    <w:p w14:paraId="2B553116" w14:textId="77777777" w:rsidR="00755EC7" w:rsidRDefault="00755EC7" w:rsidP="000E1224"/>
    <w:p w14:paraId="7E48D023" w14:textId="3CF3F3CF" w:rsidR="00755EC7" w:rsidRDefault="00755EC7" w:rsidP="000E1224">
      <w:pPr>
        <w:rPr>
          <w:noProof/>
        </w:rPr>
      </w:pPr>
      <w:r w:rsidRPr="00016BCA">
        <w:rPr>
          <w:b/>
          <w:bCs/>
          <w:noProof/>
        </w:rPr>
        <w:t>Table 1:</w:t>
      </w:r>
      <w:r>
        <w:rPr>
          <w:noProof/>
        </w:rPr>
        <w:t xml:space="preserve"> </w:t>
      </w:r>
      <w:r w:rsidRPr="00016BCA">
        <w:rPr>
          <w:noProof/>
        </w:rPr>
        <w:t>Age-adjusted HCC incidence and liver cancer mortality rates per 100,000 persons, 2006 – 2010</w:t>
      </w:r>
      <w:r>
        <w:rPr>
          <w:noProof/>
        </w:rPr>
        <w:t xml:space="preserve">. </w:t>
      </w:r>
      <w:r>
        <w:rPr>
          <w:noProof/>
        </w:rPr>
        <w:fldChar w:fldCharType="begin"/>
      </w:r>
      <w:r>
        <w:rPr>
          <w:noProof/>
        </w:rPr>
        <w:instrText xml:space="preserve"> ADDIN EN.CITE &lt;EndNote&gt;&lt;Cite&gt;&lt;Year&gt;2016&lt;/Year&gt;&lt;IDText&gt;Surveillance, Epidemiology, and End Results (SEER) Program&lt;/IDText&gt;&lt;DisplayText&gt;(5)&lt;/DisplayText&gt;&lt;record&gt;&lt;dates&gt;&lt;pub-dates&gt;&lt;date&gt;September 12&lt;/date&gt;&lt;/pub-dates&gt;&lt;year&gt;2016&lt;/year&gt;&lt;/dates&gt;&lt;urls&gt;&lt;related-urls&gt;&lt;url&gt;https://seer.cancer.gov/statfacts/html/livibd.html&lt;/url&gt;&lt;/related-urls&gt;&lt;/urls&gt;&lt;titles&gt;&lt;title&gt;Surveillance, Epidemiology, and End Results (SEER) Program&lt;/title&gt;&lt;secondary-title&gt;Surveillance, Epidemiology, and End Results (SEER) Program&lt;/secondary-title&gt;&lt;/titles&gt;&lt;access-date&gt;January/8/2017&lt;/access-date&gt;&lt;added-date format="utc"&gt;1499376682&lt;/added-date&gt;&lt;ref-type name="Online Multimedia"&gt;48&lt;/ref-type&gt;&lt;rec-number&gt;52&lt;/rec-number&gt;&lt;last-updated-date format="utc"&gt;1499376682&lt;/last-updated-date&gt;&lt;/record&gt;&lt;/Cite&gt;&lt;/EndNote&gt;</w:instrText>
      </w:r>
      <w:r>
        <w:rPr>
          <w:noProof/>
        </w:rPr>
        <w:fldChar w:fldCharType="separate"/>
      </w:r>
      <w:r>
        <w:rPr>
          <w:noProof/>
        </w:rPr>
        <w:t>( ref 5)</w:t>
      </w:r>
      <w:r>
        <w:rPr>
          <w:noProof/>
        </w:rPr>
        <w:fldChar w:fldCharType="end"/>
      </w:r>
    </w:p>
    <w:tbl>
      <w:tblPr>
        <w:tblStyle w:val="PlainTable4"/>
        <w:tblW w:w="11250" w:type="dxa"/>
        <w:tblInd w:w="-423" w:type="dxa"/>
        <w:tblLook w:val="04A0" w:firstRow="1" w:lastRow="0" w:firstColumn="1" w:lastColumn="0" w:noHBand="0" w:noVBand="1"/>
      </w:tblPr>
      <w:tblGrid>
        <w:gridCol w:w="1644"/>
        <w:gridCol w:w="876"/>
        <w:gridCol w:w="652"/>
        <w:gridCol w:w="1111"/>
        <w:gridCol w:w="550"/>
        <w:gridCol w:w="1009"/>
        <w:gridCol w:w="550"/>
        <w:gridCol w:w="1262"/>
        <w:gridCol w:w="645"/>
        <w:gridCol w:w="1037"/>
        <w:gridCol w:w="550"/>
        <w:gridCol w:w="1364"/>
      </w:tblGrid>
      <w:tr w:rsidR="00755EC7" w:rsidRPr="00E41C2D" w14:paraId="70E63F18" w14:textId="77777777" w:rsidTr="00E41C2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0" w:type="dxa"/>
            <w:gridSpan w:val="12"/>
          </w:tcPr>
          <w:p w14:paraId="481AD1EE" w14:textId="77777777" w:rsidR="00755EC7" w:rsidRPr="00E41C2D" w:rsidRDefault="00755EC7" w:rsidP="000E1224">
            <w:pPr>
              <w:rPr>
                <w:sz w:val="18"/>
              </w:rPr>
            </w:pPr>
            <w:r w:rsidRPr="00E41C2D">
              <w:rPr>
                <w:sz w:val="18"/>
              </w:rPr>
              <w:t xml:space="preserve">                                                                                                                            </w:t>
            </w:r>
          </w:p>
          <w:p w14:paraId="78946B53" w14:textId="421727A3" w:rsidR="00755EC7" w:rsidRPr="00E41C2D" w:rsidRDefault="00755EC7" w:rsidP="000E1224">
            <w:pPr>
              <w:rPr>
                <w:sz w:val="18"/>
              </w:rPr>
            </w:pPr>
            <w:r w:rsidRPr="00E41C2D">
              <w:rPr>
                <w:noProof/>
                <w:sz w:val="18"/>
              </w:rPr>
              <mc:AlternateContent>
                <mc:Choice Requires="wps">
                  <w:drawing>
                    <wp:anchor distT="0" distB="0" distL="114300" distR="114300" simplePos="0" relativeHeight="251695104" behindDoc="0" locked="0" layoutInCell="1" allowOverlap="1" wp14:anchorId="0D587ECC" wp14:editId="1AFC12DC">
                      <wp:simplePos x="0" y="0"/>
                      <wp:positionH relativeFrom="column">
                        <wp:posOffset>2680335</wp:posOffset>
                      </wp:positionH>
                      <wp:positionV relativeFrom="paragraph">
                        <wp:posOffset>163195</wp:posOffset>
                      </wp:positionV>
                      <wp:extent cx="2971800" cy="0"/>
                      <wp:effectExtent l="0" t="0" r="25400" b="25400"/>
                      <wp:wrapNone/>
                      <wp:docPr id="16" name="Straight Connector 1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2971800" cy="0"/>
                              </a:xfrm>
                              <a:prstGeom prst="line">
                                <a:avLst/>
                              </a:prstGeom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52264CBC" id="Straight Connector 16" o:spid="_x0000_s1026" style="position:absolute;z-index:2516951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11.05pt,12.85pt" to="445.05pt,12.85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" strokecolor="#4579b8 [3044]"/>
                  </w:pict>
                </mc:Fallback>
              </mc:AlternateContent>
            </w:r>
            <w:r w:rsidRPr="00E41C2D">
              <w:rPr>
                <w:sz w:val="18"/>
              </w:rPr>
              <w:t xml:space="preserve">                                                                                                                                         Non-Hispanic</w:t>
            </w:r>
          </w:p>
        </w:tc>
      </w:tr>
      <w:tr w:rsidR="00755EC7" w:rsidRPr="00E41C2D" w14:paraId="2ACA2234" w14:textId="77777777" w:rsidTr="00E41C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44" w:type="dxa"/>
          </w:tcPr>
          <w:p w14:paraId="3AF4C56E" w14:textId="77777777" w:rsidR="00755EC7" w:rsidRPr="00E41C2D" w:rsidRDefault="00755EC7" w:rsidP="000E1224">
            <w:pPr>
              <w:rPr>
                <w:sz w:val="18"/>
              </w:rPr>
            </w:pPr>
          </w:p>
        </w:tc>
        <w:tc>
          <w:tcPr>
            <w:tcW w:w="876" w:type="dxa"/>
          </w:tcPr>
          <w:p w14:paraId="0EE6EC78" w14:textId="77777777" w:rsidR="00755EC7" w:rsidRPr="00E41C2D" w:rsidRDefault="00755EC7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</w:p>
          <w:p w14:paraId="5B46D484" w14:textId="30571FEA" w:rsidR="00755EC7" w:rsidRPr="00E41C2D" w:rsidRDefault="00755EC7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Age</w:t>
            </w:r>
          </w:p>
        </w:tc>
        <w:tc>
          <w:tcPr>
            <w:tcW w:w="1763" w:type="dxa"/>
            <w:gridSpan w:val="2"/>
          </w:tcPr>
          <w:p w14:paraId="4C0A7F73" w14:textId="77777777" w:rsidR="00755EC7" w:rsidRPr="00E41C2D" w:rsidRDefault="00755EC7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    </w:t>
            </w:r>
          </w:p>
          <w:p w14:paraId="71BB2F82" w14:textId="224D6A45" w:rsidR="00755EC7" w:rsidRPr="00E41C2D" w:rsidRDefault="00755EC7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    All Races</w:t>
            </w:r>
          </w:p>
        </w:tc>
        <w:tc>
          <w:tcPr>
            <w:tcW w:w="0" w:type="auto"/>
            <w:gridSpan w:val="2"/>
          </w:tcPr>
          <w:p w14:paraId="0EF29A1C" w14:textId="77777777" w:rsidR="00755EC7" w:rsidRPr="00E41C2D" w:rsidRDefault="00755EC7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   </w:t>
            </w:r>
          </w:p>
          <w:p w14:paraId="52E5F106" w14:textId="2E856339" w:rsidR="00755EC7" w:rsidRPr="00E41C2D" w:rsidRDefault="00755EC7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    White  </w:t>
            </w:r>
          </w:p>
        </w:tc>
        <w:tc>
          <w:tcPr>
            <w:tcW w:w="1812" w:type="dxa"/>
            <w:gridSpan w:val="2"/>
          </w:tcPr>
          <w:p w14:paraId="4E3C4704" w14:textId="52F2097A" w:rsidR="00755EC7" w:rsidRPr="00E41C2D" w:rsidRDefault="00755EC7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    </w:t>
            </w:r>
          </w:p>
          <w:p w14:paraId="25FFFC94" w14:textId="54E573C1" w:rsidR="00755EC7" w:rsidRPr="00E41C2D" w:rsidRDefault="00755EC7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     Black</w:t>
            </w:r>
          </w:p>
        </w:tc>
        <w:tc>
          <w:tcPr>
            <w:tcW w:w="1682" w:type="dxa"/>
            <w:gridSpan w:val="2"/>
          </w:tcPr>
          <w:p w14:paraId="01968DDB" w14:textId="77777777" w:rsidR="00755EC7" w:rsidRPr="00E41C2D" w:rsidRDefault="00755EC7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       </w:t>
            </w:r>
          </w:p>
          <w:p w14:paraId="0018DCAF" w14:textId="54725324" w:rsidR="00755EC7" w:rsidRPr="00E41C2D" w:rsidRDefault="00755EC7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      API</w:t>
            </w:r>
          </w:p>
        </w:tc>
        <w:tc>
          <w:tcPr>
            <w:tcW w:w="1914" w:type="dxa"/>
            <w:gridSpan w:val="2"/>
          </w:tcPr>
          <w:p w14:paraId="0BD6C1E9" w14:textId="77777777" w:rsidR="00755EC7" w:rsidRPr="00E41C2D" w:rsidRDefault="00755EC7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</w:p>
          <w:p w14:paraId="5193B66C" w14:textId="62D2B29B" w:rsidR="00755EC7" w:rsidRPr="00E41C2D" w:rsidRDefault="00755EC7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  Hispanic</w:t>
            </w:r>
          </w:p>
        </w:tc>
      </w:tr>
      <w:tr w:rsidR="00755EC7" w:rsidRPr="00E41C2D" w14:paraId="46934275" w14:textId="77777777" w:rsidTr="00E41C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44" w:type="dxa"/>
          </w:tcPr>
          <w:p w14:paraId="278EFDFB" w14:textId="797D3EF7" w:rsidR="008778B1" w:rsidRPr="00E41C2D" w:rsidRDefault="008778B1" w:rsidP="000E1224">
            <w:pPr>
              <w:rPr>
                <w:sz w:val="18"/>
              </w:rPr>
            </w:pPr>
            <w:r w:rsidRPr="00E41C2D">
              <w:rPr>
                <w:sz w:val="18"/>
              </w:rPr>
              <w:t>Outcome</w:t>
            </w:r>
          </w:p>
        </w:tc>
        <w:tc>
          <w:tcPr>
            <w:tcW w:w="876" w:type="dxa"/>
          </w:tcPr>
          <w:p w14:paraId="33B25EE6" w14:textId="7FC9AD6E" w:rsidR="008778B1" w:rsidRPr="00E41C2D" w:rsidRDefault="008778B1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Years</w:t>
            </w:r>
          </w:p>
        </w:tc>
        <w:tc>
          <w:tcPr>
            <w:tcW w:w="652" w:type="dxa"/>
          </w:tcPr>
          <w:p w14:paraId="5CEF79CA" w14:textId="770F5F80" w:rsidR="008778B1" w:rsidRPr="00E41C2D" w:rsidRDefault="008778B1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Rate</w:t>
            </w:r>
          </w:p>
        </w:tc>
        <w:tc>
          <w:tcPr>
            <w:tcW w:w="0" w:type="auto"/>
          </w:tcPr>
          <w:p w14:paraId="6A202B39" w14:textId="23CFAC29" w:rsidR="008778B1" w:rsidRPr="00E41C2D" w:rsidRDefault="008778B1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95% CI</w:t>
            </w:r>
          </w:p>
        </w:tc>
        <w:tc>
          <w:tcPr>
            <w:tcW w:w="0" w:type="auto"/>
          </w:tcPr>
          <w:p w14:paraId="6F2718AC" w14:textId="710C61B4" w:rsidR="008778B1" w:rsidRPr="00E41C2D" w:rsidRDefault="008778B1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Rate</w:t>
            </w:r>
          </w:p>
        </w:tc>
        <w:tc>
          <w:tcPr>
            <w:tcW w:w="0" w:type="auto"/>
          </w:tcPr>
          <w:p w14:paraId="49EA7F10" w14:textId="13801DDB" w:rsidR="008778B1" w:rsidRPr="00E41C2D" w:rsidRDefault="00755EC7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</w:t>
            </w:r>
            <w:r w:rsidR="008778B1" w:rsidRPr="00E41C2D">
              <w:rPr>
                <w:sz w:val="18"/>
              </w:rPr>
              <w:t>95% CI</w:t>
            </w:r>
          </w:p>
        </w:tc>
        <w:tc>
          <w:tcPr>
            <w:tcW w:w="0" w:type="auto"/>
          </w:tcPr>
          <w:p w14:paraId="441956F6" w14:textId="2DA38F01" w:rsidR="008778B1" w:rsidRPr="00E41C2D" w:rsidRDefault="008778B1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Rate</w:t>
            </w:r>
          </w:p>
        </w:tc>
        <w:tc>
          <w:tcPr>
            <w:tcW w:w="1262" w:type="dxa"/>
          </w:tcPr>
          <w:p w14:paraId="1B2A0684" w14:textId="06375337" w:rsidR="008778B1" w:rsidRPr="00E41C2D" w:rsidRDefault="00755EC7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 </w:t>
            </w:r>
            <w:r w:rsidR="008778B1" w:rsidRPr="00E41C2D">
              <w:rPr>
                <w:sz w:val="18"/>
              </w:rPr>
              <w:t>95% CI</w:t>
            </w:r>
          </w:p>
        </w:tc>
        <w:tc>
          <w:tcPr>
            <w:tcW w:w="645" w:type="dxa"/>
          </w:tcPr>
          <w:p w14:paraId="3648C60D" w14:textId="208D3FF1" w:rsidR="008778B1" w:rsidRPr="00E41C2D" w:rsidRDefault="008778B1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Rate</w:t>
            </w:r>
          </w:p>
        </w:tc>
        <w:tc>
          <w:tcPr>
            <w:tcW w:w="0" w:type="auto"/>
          </w:tcPr>
          <w:p w14:paraId="20E2C13C" w14:textId="65DAD298" w:rsidR="008778B1" w:rsidRPr="00E41C2D" w:rsidRDefault="008778B1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95% CI</w:t>
            </w:r>
          </w:p>
        </w:tc>
        <w:tc>
          <w:tcPr>
            <w:tcW w:w="0" w:type="auto"/>
          </w:tcPr>
          <w:p w14:paraId="361BCC7A" w14:textId="16CE0D74" w:rsidR="008778B1" w:rsidRPr="00E41C2D" w:rsidRDefault="008778B1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Rate</w:t>
            </w:r>
          </w:p>
        </w:tc>
        <w:tc>
          <w:tcPr>
            <w:tcW w:w="1364" w:type="dxa"/>
          </w:tcPr>
          <w:p w14:paraId="63802834" w14:textId="79E6D4C2" w:rsidR="008778B1" w:rsidRPr="00E41C2D" w:rsidRDefault="008778B1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95% CI</w:t>
            </w:r>
          </w:p>
        </w:tc>
      </w:tr>
      <w:tr w:rsidR="00755EC7" w:rsidRPr="00E41C2D" w14:paraId="35583340" w14:textId="77777777" w:rsidTr="00E41C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44" w:type="dxa"/>
          </w:tcPr>
          <w:p w14:paraId="1A696E1B" w14:textId="2D623078" w:rsidR="008778B1" w:rsidRPr="00E41C2D" w:rsidRDefault="008778B1" w:rsidP="000E1224">
            <w:pPr>
              <w:rPr>
                <w:sz w:val="18"/>
              </w:rPr>
            </w:pPr>
            <w:r w:rsidRPr="00E41C2D">
              <w:rPr>
                <w:sz w:val="18"/>
              </w:rPr>
              <w:t xml:space="preserve">         HCC</w:t>
            </w:r>
          </w:p>
        </w:tc>
        <w:tc>
          <w:tcPr>
            <w:tcW w:w="876" w:type="dxa"/>
          </w:tcPr>
          <w:p w14:paraId="59B1AEFD" w14:textId="74E01F8D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Overall</w:t>
            </w:r>
          </w:p>
        </w:tc>
        <w:tc>
          <w:tcPr>
            <w:tcW w:w="652" w:type="dxa"/>
          </w:tcPr>
          <w:p w14:paraId="10930E0F" w14:textId="7B17487C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 5.9</w:t>
            </w:r>
          </w:p>
        </w:tc>
        <w:tc>
          <w:tcPr>
            <w:tcW w:w="0" w:type="auto"/>
          </w:tcPr>
          <w:p w14:paraId="748F095F" w14:textId="4744C87D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5.8,5.9)</w:t>
            </w:r>
          </w:p>
        </w:tc>
        <w:tc>
          <w:tcPr>
            <w:tcW w:w="0" w:type="auto"/>
          </w:tcPr>
          <w:p w14:paraId="2E677CFF" w14:textId="17774676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 4.2</w:t>
            </w:r>
          </w:p>
        </w:tc>
        <w:tc>
          <w:tcPr>
            <w:tcW w:w="0" w:type="auto"/>
          </w:tcPr>
          <w:p w14:paraId="5333034D" w14:textId="3E5D27AF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(4.2,4.3)</w:t>
            </w:r>
          </w:p>
        </w:tc>
        <w:tc>
          <w:tcPr>
            <w:tcW w:w="0" w:type="auto"/>
          </w:tcPr>
          <w:p w14:paraId="67127172" w14:textId="7CD5F915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7.5</w:t>
            </w:r>
          </w:p>
        </w:tc>
        <w:tc>
          <w:tcPr>
            <w:tcW w:w="1262" w:type="dxa"/>
          </w:tcPr>
          <w:p w14:paraId="4996FF66" w14:textId="43E83900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 (7.3,7.8)</w:t>
            </w:r>
          </w:p>
        </w:tc>
        <w:tc>
          <w:tcPr>
            <w:tcW w:w="645" w:type="dxa"/>
          </w:tcPr>
          <w:p w14:paraId="40D0D5DB" w14:textId="041BC8E0" w:rsidR="008778B1" w:rsidRPr="00E41C2D" w:rsidRDefault="00F80693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11.7</w:t>
            </w:r>
          </w:p>
        </w:tc>
        <w:tc>
          <w:tcPr>
            <w:tcW w:w="0" w:type="auto"/>
          </w:tcPr>
          <w:p w14:paraId="26A8F852" w14:textId="45267572" w:rsidR="008778B1" w:rsidRPr="00E41C2D" w:rsidRDefault="00F80693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11.3,12.0)</w:t>
            </w:r>
          </w:p>
        </w:tc>
        <w:tc>
          <w:tcPr>
            <w:tcW w:w="0" w:type="auto"/>
          </w:tcPr>
          <w:p w14:paraId="3B4B1963" w14:textId="38A49EE9" w:rsidR="008778B1" w:rsidRPr="00E41C2D" w:rsidRDefault="00F80693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9.5</w:t>
            </w:r>
          </w:p>
        </w:tc>
        <w:tc>
          <w:tcPr>
            <w:tcW w:w="1364" w:type="dxa"/>
          </w:tcPr>
          <w:p w14:paraId="4B19BC43" w14:textId="6CF49D29" w:rsidR="008778B1" w:rsidRPr="00E41C2D" w:rsidRDefault="00F80693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9.3,9.8)</w:t>
            </w:r>
          </w:p>
        </w:tc>
      </w:tr>
      <w:tr w:rsidR="00755EC7" w:rsidRPr="00E41C2D" w14:paraId="2F8BCA65" w14:textId="77777777" w:rsidTr="00E41C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44" w:type="dxa"/>
          </w:tcPr>
          <w:p w14:paraId="13B30115" w14:textId="61A4380B" w:rsidR="008778B1" w:rsidRPr="00E41C2D" w:rsidRDefault="008778B1" w:rsidP="000E1224">
            <w:pPr>
              <w:rPr>
                <w:sz w:val="18"/>
              </w:rPr>
            </w:pPr>
            <w:r w:rsidRPr="00E41C2D">
              <w:rPr>
                <w:sz w:val="18"/>
              </w:rPr>
              <w:t xml:space="preserve">        Incidence</w:t>
            </w:r>
          </w:p>
        </w:tc>
        <w:tc>
          <w:tcPr>
            <w:tcW w:w="876" w:type="dxa"/>
          </w:tcPr>
          <w:p w14:paraId="553D4C82" w14:textId="552753F1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35-49</w:t>
            </w:r>
          </w:p>
        </w:tc>
        <w:tc>
          <w:tcPr>
            <w:tcW w:w="652" w:type="dxa"/>
          </w:tcPr>
          <w:p w14:paraId="2BACF4D0" w14:textId="10D5F4A6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 2.2</w:t>
            </w:r>
          </w:p>
        </w:tc>
        <w:tc>
          <w:tcPr>
            <w:tcW w:w="0" w:type="auto"/>
          </w:tcPr>
          <w:p w14:paraId="2538A462" w14:textId="471C5628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2.1,2.3)</w:t>
            </w:r>
          </w:p>
        </w:tc>
        <w:tc>
          <w:tcPr>
            <w:tcW w:w="0" w:type="auto"/>
          </w:tcPr>
          <w:p w14:paraId="09070EC2" w14:textId="30390B67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 1.4</w:t>
            </w:r>
          </w:p>
        </w:tc>
        <w:tc>
          <w:tcPr>
            <w:tcW w:w="0" w:type="auto"/>
          </w:tcPr>
          <w:p w14:paraId="6ECDE311" w14:textId="6ED361D5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(1.3,1.5)</w:t>
            </w:r>
          </w:p>
        </w:tc>
        <w:tc>
          <w:tcPr>
            <w:tcW w:w="0" w:type="auto"/>
          </w:tcPr>
          <w:p w14:paraId="6B8D0506" w14:textId="37C18F38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2.5</w:t>
            </w:r>
          </w:p>
        </w:tc>
        <w:tc>
          <w:tcPr>
            <w:tcW w:w="1262" w:type="dxa"/>
          </w:tcPr>
          <w:p w14:paraId="1C06AF24" w14:textId="00E74900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 (2.2,2.8)</w:t>
            </w:r>
          </w:p>
        </w:tc>
        <w:tc>
          <w:tcPr>
            <w:tcW w:w="645" w:type="dxa"/>
          </w:tcPr>
          <w:p w14:paraId="4779CA93" w14:textId="4EFF082F" w:rsidR="008778B1" w:rsidRPr="00E41C2D" w:rsidRDefault="00F80693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4.7</w:t>
            </w:r>
          </w:p>
        </w:tc>
        <w:tc>
          <w:tcPr>
            <w:tcW w:w="0" w:type="auto"/>
          </w:tcPr>
          <w:p w14:paraId="265D42B8" w14:textId="6F747472" w:rsidR="008778B1" w:rsidRPr="00E41C2D" w:rsidRDefault="00F80693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(4.3, 5.2)</w:t>
            </w:r>
          </w:p>
        </w:tc>
        <w:tc>
          <w:tcPr>
            <w:tcW w:w="0" w:type="auto"/>
          </w:tcPr>
          <w:p w14:paraId="62D55419" w14:textId="6232243A" w:rsidR="008778B1" w:rsidRPr="00E41C2D" w:rsidRDefault="00F80693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3.2</w:t>
            </w:r>
          </w:p>
        </w:tc>
        <w:tc>
          <w:tcPr>
            <w:tcW w:w="1364" w:type="dxa"/>
          </w:tcPr>
          <w:p w14:paraId="2D083952" w14:textId="7F3E1BD0" w:rsidR="008778B1" w:rsidRPr="00E41C2D" w:rsidRDefault="00F80693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2.9,3.4)</w:t>
            </w:r>
          </w:p>
        </w:tc>
      </w:tr>
      <w:tr w:rsidR="00755EC7" w:rsidRPr="00E41C2D" w14:paraId="577A6EC0" w14:textId="77777777" w:rsidTr="00E41C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44" w:type="dxa"/>
          </w:tcPr>
          <w:p w14:paraId="20E042BC" w14:textId="33F16F4A" w:rsidR="008778B1" w:rsidRPr="00E41C2D" w:rsidRDefault="008778B1" w:rsidP="000E1224">
            <w:pPr>
              <w:rPr>
                <w:sz w:val="18"/>
              </w:rPr>
            </w:pPr>
            <w:r w:rsidRPr="00E41C2D">
              <w:rPr>
                <w:sz w:val="18"/>
              </w:rPr>
              <w:t xml:space="preserve">         SEER 18</w:t>
            </w:r>
          </w:p>
        </w:tc>
        <w:tc>
          <w:tcPr>
            <w:tcW w:w="876" w:type="dxa"/>
          </w:tcPr>
          <w:p w14:paraId="566CE90F" w14:textId="60CC17CB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50-64</w:t>
            </w:r>
          </w:p>
        </w:tc>
        <w:tc>
          <w:tcPr>
            <w:tcW w:w="652" w:type="dxa"/>
          </w:tcPr>
          <w:p w14:paraId="2B35B838" w14:textId="54E3431B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16.5</w:t>
            </w:r>
          </w:p>
        </w:tc>
        <w:tc>
          <w:tcPr>
            <w:tcW w:w="0" w:type="auto"/>
          </w:tcPr>
          <w:p w14:paraId="46E91908" w14:textId="25221180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16.2,16.8)</w:t>
            </w:r>
          </w:p>
        </w:tc>
        <w:tc>
          <w:tcPr>
            <w:tcW w:w="0" w:type="auto"/>
          </w:tcPr>
          <w:p w14:paraId="777215D4" w14:textId="23CBA550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12.2</w:t>
            </w:r>
          </w:p>
        </w:tc>
        <w:tc>
          <w:tcPr>
            <w:tcW w:w="0" w:type="auto"/>
          </w:tcPr>
          <w:p w14:paraId="6EBC629E" w14:textId="181C72F0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11.9,12.6)</w:t>
            </w:r>
          </w:p>
        </w:tc>
        <w:tc>
          <w:tcPr>
            <w:tcW w:w="0" w:type="auto"/>
          </w:tcPr>
          <w:p w14:paraId="4C204A4C" w14:textId="0B3515F9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26.9</w:t>
            </w:r>
          </w:p>
        </w:tc>
        <w:tc>
          <w:tcPr>
            <w:tcW w:w="1262" w:type="dxa"/>
          </w:tcPr>
          <w:p w14:paraId="0DCF2C0A" w14:textId="252B1592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25.8,28.1)</w:t>
            </w:r>
          </w:p>
        </w:tc>
        <w:tc>
          <w:tcPr>
            <w:tcW w:w="645" w:type="dxa"/>
          </w:tcPr>
          <w:p w14:paraId="5FD93AB9" w14:textId="28E9D1EF" w:rsidR="008778B1" w:rsidRPr="00E41C2D" w:rsidRDefault="00F80693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23.5</w:t>
            </w:r>
          </w:p>
        </w:tc>
        <w:tc>
          <w:tcPr>
            <w:tcW w:w="0" w:type="auto"/>
          </w:tcPr>
          <w:p w14:paraId="2BAEA2CD" w14:textId="07EA0B5D" w:rsidR="008778B1" w:rsidRPr="00E41C2D" w:rsidRDefault="00F80693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22.4,24.7)</w:t>
            </w:r>
          </w:p>
        </w:tc>
        <w:tc>
          <w:tcPr>
            <w:tcW w:w="0" w:type="auto"/>
          </w:tcPr>
          <w:p w14:paraId="65A852E9" w14:textId="74725BA1" w:rsidR="008778B1" w:rsidRPr="00E41C2D" w:rsidRDefault="00F80693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24.3</w:t>
            </w:r>
          </w:p>
        </w:tc>
        <w:tc>
          <w:tcPr>
            <w:tcW w:w="1364" w:type="dxa"/>
          </w:tcPr>
          <w:p w14:paraId="05819694" w14:textId="0CBDF4C6" w:rsidR="008778B1" w:rsidRPr="00E41C2D" w:rsidRDefault="00F80693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23.3,25.3)</w:t>
            </w:r>
          </w:p>
        </w:tc>
      </w:tr>
      <w:tr w:rsidR="00755EC7" w:rsidRPr="00E41C2D" w14:paraId="36FB5851" w14:textId="77777777" w:rsidTr="00E41C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44" w:type="dxa"/>
          </w:tcPr>
          <w:p w14:paraId="0EF7A46E" w14:textId="77777777" w:rsidR="008778B1" w:rsidRPr="00E41C2D" w:rsidRDefault="008778B1" w:rsidP="000E1224">
            <w:pPr>
              <w:rPr>
                <w:sz w:val="18"/>
              </w:rPr>
            </w:pPr>
          </w:p>
        </w:tc>
        <w:tc>
          <w:tcPr>
            <w:tcW w:w="876" w:type="dxa"/>
          </w:tcPr>
          <w:p w14:paraId="4D6BB9EC" w14:textId="10B9BF62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65+</w:t>
            </w:r>
          </w:p>
        </w:tc>
        <w:tc>
          <w:tcPr>
            <w:tcW w:w="652" w:type="dxa"/>
          </w:tcPr>
          <w:p w14:paraId="38C861C9" w14:textId="2D9241AB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22.3</w:t>
            </w:r>
          </w:p>
        </w:tc>
        <w:tc>
          <w:tcPr>
            <w:tcW w:w="0" w:type="auto"/>
          </w:tcPr>
          <w:p w14:paraId="7A5C27B2" w14:textId="27063497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21.9,22.7)</w:t>
            </w:r>
          </w:p>
        </w:tc>
        <w:tc>
          <w:tcPr>
            <w:tcW w:w="0" w:type="auto"/>
          </w:tcPr>
          <w:p w14:paraId="3C6BC309" w14:textId="5691BE29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16.0</w:t>
            </w:r>
          </w:p>
        </w:tc>
        <w:tc>
          <w:tcPr>
            <w:tcW w:w="0" w:type="auto"/>
          </w:tcPr>
          <w:p w14:paraId="0D26155A" w14:textId="16722A44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15.5,16.4)</w:t>
            </w:r>
          </w:p>
        </w:tc>
        <w:tc>
          <w:tcPr>
            <w:tcW w:w="0" w:type="auto"/>
          </w:tcPr>
          <w:p w14:paraId="090DD273" w14:textId="0E989B1F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22.4</w:t>
            </w:r>
          </w:p>
        </w:tc>
        <w:tc>
          <w:tcPr>
            <w:tcW w:w="1262" w:type="dxa"/>
          </w:tcPr>
          <w:p w14:paraId="724F3474" w14:textId="3EDF9117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20.9,23.9)</w:t>
            </w:r>
          </w:p>
        </w:tc>
        <w:tc>
          <w:tcPr>
            <w:tcW w:w="645" w:type="dxa"/>
          </w:tcPr>
          <w:p w14:paraId="639C4C8F" w14:textId="2D279604" w:rsidR="008778B1" w:rsidRPr="00E41C2D" w:rsidRDefault="00F80693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54.7</w:t>
            </w:r>
          </w:p>
        </w:tc>
        <w:tc>
          <w:tcPr>
            <w:tcW w:w="0" w:type="auto"/>
          </w:tcPr>
          <w:p w14:paraId="7E32050E" w14:textId="38C2A017" w:rsidR="008778B1" w:rsidRPr="00E41C2D" w:rsidRDefault="00F80693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52.4,57.0)</w:t>
            </w:r>
          </w:p>
        </w:tc>
        <w:tc>
          <w:tcPr>
            <w:tcW w:w="0" w:type="auto"/>
          </w:tcPr>
          <w:p w14:paraId="5FF8D4A2" w14:textId="1E712252" w:rsidR="008778B1" w:rsidRPr="00E41C2D" w:rsidRDefault="00F80693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40.5</w:t>
            </w:r>
          </w:p>
        </w:tc>
        <w:tc>
          <w:tcPr>
            <w:tcW w:w="1364" w:type="dxa"/>
          </w:tcPr>
          <w:p w14:paraId="68023014" w14:textId="6E640D4B" w:rsidR="008778B1" w:rsidRPr="00E41C2D" w:rsidRDefault="00F80693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38.7,42.4)</w:t>
            </w:r>
          </w:p>
        </w:tc>
      </w:tr>
      <w:tr w:rsidR="00755EC7" w:rsidRPr="00E41C2D" w14:paraId="6B75D488" w14:textId="77777777" w:rsidTr="00E41C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44" w:type="dxa"/>
          </w:tcPr>
          <w:p w14:paraId="6377E83A" w14:textId="586B4879" w:rsidR="008778B1" w:rsidRPr="00E41C2D" w:rsidRDefault="008778B1" w:rsidP="000E1224">
            <w:pPr>
              <w:rPr>
                <w:sz w:val="18"/>
              </w:rPr>
            </w:pPr>
            <w:r w:rsidRPr="00E41C2D">
              <w:rPr>
                <w:sz w:val="18"/>
              </w:rPr>
              <w:t xml:space="preserve">         Liver cancer</w:t>
            </w:r>
          </w:p>
        </w:tc>
        <w:tc>
          <w:tcPr>
            <w:tcW w:w="876" w:type="dxa"/>
          </w:tcPr>
          <w:p w14:paraId="0A14D9E2" w14:textId="40EFD703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Overall</w:t>
            </w:r>
          </w:p>
        </w:tc>
        <w:tc>
          <w:tcPr>
            <w:tcW w:w="652" w:type="dxa"/>
          </w:tcPr>
          <w:p w14:paraId="5CF75A4A" w14:textId="490CF313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 4.3</w:t>
            </w:r>
          </w:p>
        </w:tc>
        <w:tc>
          <w:tcPr>
            <w:tcW w:w="0" w:type="auto"/>
          </w:tcPr>
          <w:p w14:paraId="184FA2A6" w14:textId="341C5D92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4.3,4.3)</w:t>
            </w:r>
          </w:p>
        </w:tc>
        <w:tc>
          <w:tcPr>
            <w:tcW w:w="0" w:type="auto"/>
          </w:tcPr>
          <w:p w14:paraId="421F8502" w14:textId="5333B006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 3.6</w:t>
            </w:r>
          </w:p>
        </w:tc>
        <w:tc>
          <w:tcPr>
            <w:tcW w:w="0" w:type="auto"/>
          </w:tcPr>
          <w:p w14:paraId="4E3E7B3D" w14:textId="4B4529B2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(3.5,3.6)</w:t>
            </w:r>
          </w:p>
        </w:tc>
        <w:tc>
          <w:tcPr>
            <w:tcW w:w="0" w:type="auto"/>
          </w:tcPr>
          <w:p w14:paraId="4E0AA103" w14:textId="17A02319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6.4</w:t>
            </w:r>
          </w:p>
        </w:tc>
        <w:tc>
          <w:tcPr>
            <w:tcW w:w="1262" w:type="dxa"/>
          </w:tcPr>
          <w:p w14:paraId="08CFBF5E" w14:textId="7331A39D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 (6.3,6.6)</w:t>
            </w:r>
          </w:p>
        </w:tc>
        <w:tc>
          <w:tcPr>
            <w:tcW w:w="645" w:type="dxa"/>
          </w:tcPr>
          <w:p w14:paraId="24ED335F" w14:textId="62B2E946" w:rsidR="008778B1" w:rsidRPr="00E41C2D" w:rsidRDefault="00F80693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8.2</w:t>
            </w:r>
          </w:p>
        </w:tc>
        <w:tc>
          <w:tcPr>
            <w:tcW w:w="0" w:type="auto"/>
          </w:tcPr>
          <w:p w14:paraId="3AD87C28" w14:textId="1D8459C4" w:rsidR="008778B1" w:rsidRPr="00E41C2D" w:rsidRDefault="00F80693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(7.9,8.4)</w:t>
            </w:r>
          </w:p>
        </w:tc>
        <w:tc>
          <w:tcPr>
            <w:tcW w:w="0" w:type="auto"/>
          </w:tcPr>
          <w:p w14:paraId="1E1FF0A9" w14:textId="4449C9EC" w:rsidR="008778B1" w:rsidRPr="00E41C2D" w:rsidRDefault="00F80693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7.0</w:t>
            </w:r>
          </w:p>
        </w:tc>
        <w:tc>
          <w:tcPr>
            <w:tcW w:w="1364" w:type="dxa"/>
          </w:tcPr>
          <w:p w14:paraId="4A604CF9" w14:textId="0F5EED63" w:rsidR="008778B1" w:rsidRPr="00E41C2D" w:rsidRDefault="00F80693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(6.9,7.2)</w:t>
            </w:r>
          </w:p>
        </w:tc>
      </w:tr>
      <w:tr w:rsidR="00755EC7" w:rsidRPr="00E41C2D" w14:paraId="76786112" w14:textId="77777777" w:rsidTr="00E41C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44" w:type="dxa"/>
          </w:tcPr>
          <w:p w14:paraId="22674AB6" w14:textId="26C835B5" w:rsidR="008778B1" w:rsidRPr="00E41C2D" w:rsidRDefault="008778B1" w:rsidP="000E1224">
            <w:pPr>
              <w:rPr>
                <w:sz w:val="18"/>
              </w:rPr>
            </w:pPr>
            <w:r w:rsidRPr="00E41C2D">
              <w:rPr>
                <w:sz w:val="18"/>
              </w:rPr>
              <w:t xml:space="preserve">         Mortality</w:t>
            </w:r>
          </w:p>
        </w:tc>
        <w:tc>
          <w:tcPr>
            <w:tcW w:w="876" w:type="dxa"/>
          </w:tcPr>
          <w:p w14:paraId="6FA9F1C5" w14:textId="4C1861B6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35-49</w:t>
            </w:r>
          </w:p>
        </w:tc>
        <w:tc>
          <w:tcPr>
            <w:tcW w:w="652" w:type="dxa"/>
          </w:tcPr>
          <w:p w14:paraId="65AD019C" w14:textId="5F5488B2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 1.2</w:t>
            </w:r>
          </w:p>
        </w:tc>
        <w:tc>
          <w:tcPr>
            <w:tcW w:w="0" w:type="auto"/>
          </w:tcPr>
          <w:p w14:paraId="39239F01" w14:textId="3F3E8647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1.2,1.2)</w:t>
            </w:r>
          </w:p>
        </w:tc>
        <w:tc>
          <w:tcPr>
            <w:tcW w:w="0" w:type="auto"/>
          </w:tcPr>
          <w:p w14:paraId="2697C155" w14:textId="7986B2FB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 0.9</w:t>
            </w:r>
          </w:p>
        </w:tc>
        <w:tc>
          <w:tcPr>
            <w:tcW w:w="0" w:type="auto"/>
          </w:tcPr>
          <w:p w14:paraId="26E096CC" w14:textId="375D7552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(0.8, 0.9)</w:t>
            </w:r>
          </w:p>
        </w:tc>
        <w:tc>
          <w:tcPr>
            <w:tcW w:w="0" w:type="auto"/>
          </w:tcPr>
          <w:p w14:paraId="1105DD70" w14:textId="756F420E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2.0</w:t>
            </w:r>
          </w:p>
        </w:tc>
        <w:tc>
          <w:tcPr>
            <w:tcW w:w="1262" w:type="dxa"/>
          </w:tcPr>
          <w:p w14:paraId="290CD68C" w14:textId="525EAD27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 (1.9,2.2)</w:t>
            </w:r>
          </w:p>
        </w:tc>
        <w:tc>
          <w:tcPr>
            <w:tcW w:w="645" w:type="dxa"/>
          </w:tcPr>
          <w:p w14:paraId="6C8F8FEC" w14:textId="04AC09C2" w:rsidR="008778B1" w:rsidRPr="00E41C2D" w:rsidRDefault="00F80693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2.8</w:t>
            </w:r>
          </w:p>
        </w:tc>
        <w:tc>
          <w:tcPr>
            <w:tcW w:w="0" w:type="auto"/>
          </w:tcPr>
          <w:p w14:paraId="5A91537C" w14:textId="79746BA6" w:rsidR="008778B1" w:rsidRPr="00E41C2D" w:rsidRDefault="00F80693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(2.6,3.1)</w:t>
            </w:r>
          </w:p>
        </w:tc>
        <w:tc>
          <w:tcPr>
            <w:tcW w:w="0" w:type="auto"/>
          </w:tcPr>
          <w:p w14:paraId="143C948A" w14:textId="5DD42EC9" w:rsidR="008778B1" w:rsidRPr="00E41C2D" w:rsidRDefault="00F80693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1.4</w:t>
            </w:r>
          </w:p>
        </w:tc>
        <w:tc>
          <w:tcPr>
            <w:tcW w:w="1364" w:type="dxa"/>
          </w:tcPr>
          <w:p w14:paraId="731B3976" w14:textId="47C59B3F" w:rsidR="008778B1" w:rsidRPr="00E41C2D" w:rsidRDefault="00F80693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(1.3,1.5)</w:t>
            </w:r>
          </w:p>
        </w:tc>
      </w:tr>
      <w:tr w:rsidR="00755EC7" w:rsidRPr="00E41C2D" w14:paraId="141B3A07" w14:textId="77777777" w:rsidTr="00E41C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44" w:type="dxa"/>
          </w:tcPr>
          <w:p w14:paraId="0330DD77" w14:textId="36083B85" w:rsidR="008778B1" w:rsidRPr="00E41C2D" w:rsidRDefault="009263D6" w:rsidP="000E1224">
            <w:pPr>
              <w:rPr>
                <w:sz w:val="18"/>
              </w:rPr>
            </w:pPr>
            <w:r w:rsidRPr="00E41C2D">
              <w:rPr>
                <w:sz w:val="18"/>
              </w:rPr>
              <w:t xml:space="preserve">         </w:t>
            </w:r>
            <w:r w:rsidR="008778B1" w:rsidRPr="00E41C2D">
              <w:rPr>
                <w:sz w:val="18"/>
              </w:rPr>
              <w:t>United  States</w:t>
            </w:r>
          </w:p>
        </w:tc>
        <w:tc>
          <w:tcPr>
            <w:tcW w:w="876" w:type="dxa"/>
          </w:tcPr>
          <w:p w14:paraId="04ACBD54" w14:textId="5E6951DE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50-64</w:t>
            </w:r>
          </w:p>
        </w:tc>
        <w:tc>
          <w:tcPr>
            <w:tcW w:w="652" w:type="dxa"/>
          </w:tcPr>
          <w:p w14:paraId="71E8019A" w14:textId="43E26549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 9.7</w:t>
            </w:r>
          </w:p>
        </w:tc>
        <w:tc>
          <w:tcPr>
            <w:tcW w:w="0" w:type="auto"/>
          </w:tcPr>
          <w:p w14:paraId="6C9269B8" w14:textId="5CB21C45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9.5,9.8)</w:t>
            </w:r>
          </w:p>
        </w:tc>
        <w:tc>
          <w:tcPr>
            <w:tcW w:w="0" w:type="auto"/>
          </w:tcPr>
          <w:p w14:paraId="47EEA16B" w14:textId="3F8D4E21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 7.7</w:t>
            </w:r>
          </w:p>
        </w:tc>
        <w:tc>
          <w:tcPr>
            <w:tcW w:w="0" w:type="auto"/>
          </w:tcPr>
          <w:p w14:paraId="28B35D2A" w14:textId="176A9499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 xml:space="preserve"> (7.6,7.8)</w:t>
            </w:r>
          </w:p>
        </w:tc>
        <w:tc>
          <w:tcPr>
            <w:tcW w:w="0" w:type="auto"/>
          </w:tcPr>
          <w:p w14:paraId="0409DF31" w14:textId="36E9ED86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18.6</w:t>
            </w:r>
          </w:p>
        </w:tc>
        <w:tc>
          <w:tcPr>
            <w:tcW w:w="1262" w:type="dxa"/>
          </w:tcPr>
          <w:p w14:paraId="09C4007E" w14:textId="6A515EB1" w:rsidR="008778B1" w:rsidRPr="00E41C2D" w:rsidRDefault="009263D6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18</w:t>
            </w:r>
            <w:r w:rsidR="00F80693" w:rsidRPr="00E41C2D">
              <w:rPr>
                <w:sz w:val="18"/>
              </w:rPr>
              <w:t>.2, 19.1)</w:t>
            </w:r>
          </w:p>
        </w:tc>
        <w:tc>
          <w:tcPr>
            <w:tcW w:w="645" w:type="dxa"/>
          </w:tcPr>
          <w:p w14:paraId="3F53A343" w14:textId="56FF1D75" w:rsidR="008778B1" w:rsidRPr="00E41C2D" w:rsidRDefault="00F80693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13.0</w:t>
            </w:r>
          </w:p>
        </w:tc>
        <w:tc>
          <w:tcPr>
            <w:tcW w:w="0" w:type="auto"/>
          </w:tcPr>
          <w:p w14:paraId="06AB11BE" w14:textId="0252A908" w:rsidR="008778B1" w:rsidRPr="00E41C2D" w:rsidRDefault="00F80693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12.4,13.6)</w:t>
            </w:r>
          </w:p>
        </w:tc>
        <w:tc>
          <w:tcPr>
            <w:tcW w:w="0" w:type="auto"/>
          </w:tcPr>
          <w:p w14:paraId="6BD455AD" w14:textId="3013BCDF" w:rsidR="008778B1" w:rsidRPr="00E41C2D" w:rsidRDefault="00F80693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13.5</w:t>
            </w:r>
          </w:p>
        </w:tc>
        <w:tc>
          <w:tcPr>
            <w:tcW w:w="1364" w:type="dxa"/>
          </w:tcPr>
          <w:p w14:paraId="4BE7BBC4" w14:textId="02E1A724" w:rsidR="008778B1" w:rsidRPr="00E41C2D" w:rsidRDefault="00F80693" w:rsidP="000E12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13.0,13.9)</w:t>
            </w:r>
          </w:p>
        </w:tc>
      </w:tr>
      <w:tr w:rsidR="00755EC7" w:rsidRPr="00E41C2D" w14:paraId="620835E8" w14:textId="77777777" w:rsidTr="00E41C2D">
        <w:trPr>
          <w:trHeight w:val="2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44" w:type="dxa"/>
          </w:tcPr>
          <w:p w14:paraId="738DE0A0" w14:textId="77777777" w:rsidR="008778B1" w:rsidRPr="00E41C2D" w:rsidRDefault="008778B1" w:rsidP="000E1224">
            <w:pPr>
              <w:rPr>
                <w:sz w:val="18"/>
              </w:rPr>
            </w:pPr>
          </w:p>
        </w:tc>
        <w:tc>
          <w:tcPr>
            <w:tcW w:w="876" w:type="dxa"/>
          </w:tcPr>
          <w:p w14:paraId="24EF6246" w14:textId="097687D2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65+</w:t>
            </w:r>
          </w:p>
        </w:tc>
        <w:tc>
          <w:tcPr>
            <w:tcW w:w="652" w:type="dxa"/>
          </w:tcPr>
          <w:p w14:paraId="0E99CC8F" w14:textId="5EF6FA04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20.1</w:t>
            </w:r>
          </w:p>
        </w:tc>
        <w:tc>
          <w:tcPr>
            <w:tcW w:w="0" w:type="auto"/>
          </w:tcPr>
          <w:p w14:paraId="3D49351C" w14:textId="37F37209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19.9,20.3)</w:t>
            </w:r>
          </w:p>
        </w:tc>
        <w:tc>
          <w:tcPr>
            <w:tcW w:w="0" w:type="auto"/>
          </w:tcPr>
          <w:p w14:paraId="3C873EA0" w14:textId="2AFB2713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17.2</w:t>
            </w:r>
          </w:p>
        </w:tc>
        <w:tc>
          <w:tcPr>
            <w:tcW w:w="0" w:type="auto"/>
          </w:tcPr>
          <w:p w14:paraId="2B7A5698" w14:textId="6AA15BA1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17.0,17.5)</w:t>
            </w:r>
          </w:p>
        </w:tc>
        <w:tc>
          <w:tcPr>
            <w:tcW w:w="0" w:type="auto"/>
          </w:tcPr>
          <w:p w14:paraId="0F58D03A" w14:textId="4749FF5A" w:rsidR="008778B1" w:rsidRPr="00E41C2D" w:rsidRDefault="009263D6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24.5</w:t>
            </w:r>
          </w:p>
        </w:tc>
        <w:tc>
          <w:tcPr>
            <w:tcW w:w="1262" w:type="dxa"/>
          </w:tcPr>
          <w:p w14:paraId="5D38EDBA" w14:textId="4EAAA8D5" w:rsidR="008778B1" w:rsidRPr="00E41C2D" w:rsidRDefault="00F80693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23.7,25.3)</w:t>
            </w:r>
          </w:p>
        </w:tc>
        <w:tc>
          <w:tcPr>
            <w:tcW w:w="645" w:type="dxa"/>
          </w:tcPr>
          <w:p w14:paraId="6C04DC4C" w14:textId="141A045F" w:rsidR="008778B1" w:rsidRPr="00E41C2D" w:rsidRDefault="00F80693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43.2</w:t>
            </w:r>
          </w:p>
        </w:tc>
        <w:tc>
          <w:tcPr>
            <w:tcW w:w="0" w:type="auto"/>
          </w:tcPr>
          <w:p w14:paraId="118446C0" w14:textId="382B56C6" w:rsidR="008778B1" w:rsidRPr="00E41C2D" w:rsidRDefault="00F80693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41.6,44.8)</w:t>
            </w:r>
          </w:p>
        </w:tc>
        <w:tc>
          <w:tcPr>
            <w:tcW w:w="0" w:type="auto"/>
          </w:tcPr>
          <w:p w14:paraId="1A9AE009" w14:textId="0041876A" w:rsidR="008778B1" w:rsidRPr="00E41C2D" w:rsidRDefault="00F80693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36.7</w:t>
            </w:r>
          </w:p>
        </w:tc>
        <w:tc>
          <w:tcPr>
            <w:tcW w:w="1364" w:type="dxa"/>
          </w:tcPr>
          <w:p w14:paraId="42917A28" w14:textId="25D5CF18" w:rsidR="008778B1" w:rsidRPr="00E41C2D" w:rsidRDefault="00F80693" w:rsidP="000E12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E41C2D">
              <w:rPr>
                <w:sz w:val="18"/>
              </w:rPr>
              <w:t>(35.6,37.8)</w:t>
            </w:r>
          </w:p>
        </w:tc>
      </w:tr>
      <w:tr w:rsidR="00F80693" w:rsidRPr="00E41C2D" w14:paraId="0E46C762" w14:textId="77777777" w:rsidTr="00E41C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50" w:type="dxa"/>
            <w:gridSpan w:val="12"/>
          </w:tcPr>
          <w:p w14:paraId="1F976693" w14:textId="2A428AAF" w:rsidR="00F80693" w:rsidRPr="00E41C2D" w:rsidRDefault="00F80693" w:rsidP="000E1224">
            <w:pPr>
              <w:rPr>
                <w:sz w:val="18"/>
              </w:rPr>
            </w:pPr>
            <w:r w:rsidRPr="00E41C2D">
              <w:rPr>
                <w:sz w:val="18"/>
              </w:rPr>
              <w:t xml:space="preserve">API, Asians and Pacific Islanders;   CI, Confidence Interval; </w:t>
            </w:r>
            <w:r w:rsidR="00755EC7" w:rsidRPr="00E41C2D">
              <w:rPr>
                <w:sz w:val="18"/>
              </w:rPr>
              <w:t>HCC, Hepatocellu</w:t>
            </w:r>
            <w:r w:rsidRPr="00E41C2D">
              <w:rPr>
                <w:sz w:val="18"/>
              </w:rPr>
              <w:t>l</w:t>
            </w:r>
            <w:r w:rsidR="00755EC7" w:rsidRPr="00E41C2D">
              <w:rPr>
                <w:sz w:val="18"/>
              </w:rPr>
              <w:t>a</w:t>
            </w:r>
            <w:r w:rsidRPr="00E41C2D">
              <w:rPr>
                <w:sz w:val="18"/>
              </w:rPr>
              <w:t>r Carcinoma</w:t>
            </w:r>
            <w:r w:rsidR="00755EC7" w:rsidRPr="00E41C2D">
              <w:rPr>
                <w:sz w:val="18"/>
              </w:rPr>
              <w:t>; SEER, Surveillance, Epidemiology and End Results</w:t>
            </w:r>
          </w:p>
        </w:tc>
      </w:tr>
    </w:tbl>
    <w:p w14:paraId="735587C5" w14:textId="77777777" w:rsidR="00382979" w:rsidRPr="00E41C2D" w:rsidRDefault="00382979" w:rsidP="000E1224">
      <w:pPr>
        <w:rPr>
          <w:sz w:val="16"/>
        </w:rPr>
      </w:pPr>
    </w:p>
    <w:p w14:paraId="334683BB" w14:textId="77777777" w:rsidR="00382979" w:rsidRDefault="00382979" w:rsidP="000E1224"/>
    <w:p w14:paraId="33387DD1" w14:textId="77777777" w:rsidR="00382979" w:rsidRDefault="00382979" w:rsidP="000E1224"/>
    <w:p w14:paraId="193F8F73" w14:textId="77777777" w:rsidR="00382979" w:rsidRDefault="00382979" w:rsidP="000E1224"/>
    <w:p w14:paraId="366EDE0F" w14:textId="77777777" w:rsidR="00382979" w:rsidRDefault="00382979" w:rsidP="000E1224"/>
    <w:p w14:paraId="5649B087" w14:textId="77777777" w:rsidR="00382979" w:rsidRDefault="00382979" w:rsidP="000E1224"/>
    <w:p w14:paraId="64060508" w14:textId="77777777" w:rsidR="00382979" w:rsidRDefault="00382979" w:rsidP="000E1224"/>
    <w:p w14:paraId="55FBE384" w14:textId="77777777" w:rsidR="00382979" w:rsidRDefault="00382979" w:rsidP="000E1224"/>
    <w:p w14:paraId="3B54101A" w14:textId="77777777" w:rsidR="00382979" w:rsidRDefault="00382979" w:rsidP="000E1224"/>
    <w:p w14:paraId="22FA846C" w14:textId="77777777" w:rsidR="00382979" w:rsidRDefault="00382979" w:rsidP="000E1224"/>
    <w:p w14:paraId="7FB6E7F1" w14:textId="77777777" w:rsidR="00382979" w:rsidRDefault="00382979" w:rsidP="000E1224"/>
    <w:p w14:paraId="26ECF80C" w14:textId="77777777" w:rsidR="00382979" w:rsidRDefault="00382979" w:rsidP="000E1224"/>
    <w:p w14:paraId="6BF4A29F" w14:textId="77777777" w:rsidR="00382979" w:rsidRDefault="00382979" w:rsidP="000E1224"/>
    <w:p w14:paraId="230FABCB" w14:textId="77777777" w:rsidR="00382979" w:rsidRDefault="00382979" w:rsidP="000E1224"/>
    <w:p w14:paraId="10E83FB9" w14:textId="77777777" w:rsidR="00382979" w:rsidRPr="00382979" w:rsidRDefault="00382979" w:rsidP="00382979"/>
    <w:p w14:paraId="38E15754" w14:textId="1E99B3AD" w:rsidR="00A83E85" w:rsidRDefault="00530276" w:rsidP="00E37C33">
      <w:r>
        <w:t xml:space="preserve">Figure 1   </w:t>
      </w:r>
      <w:r w:rsidR="00E37C33">
        <w:fldChar w:fldCharType="begin"/>
      </w:r>
      <w:r w:rsidR="00E37C33">
        <w:instrText xml:space="preserve"> ADDIN EN.CITE &lt;EndNote&gt;&lt;Cite&gt;&lt;Year&gt;2016&lt;/Year&gt;&lt;IDText&gt;Surveillance, Epidemiology, and End Results (SEER) Program&lt;/IDText&gt;&lt;DisplayText&gt;(5)&lt;/DisplayText&gt;&lt;record&gt;&lt;dates&gt;&lt;pub-dates&gt;&lt;date&gt;September 12&lt;/date&gt;&lt;/pub-dates&gt;&lt;year&gt;2016&lt;/year&gt;&lt;/dates&gt;&lt;urls&gt;&lt;related-urls&gt;&lt;url&gt;https://seer.cancer.gov/statfacts/html/livibd.html&lt;/url&gt;&lt;/related-urls&gt;&lt;/urls&gt;&lt;titles&gt;&lt;title&gt;Surveillance, Epidemiology, and End Results (SEER) Program&lt;/title&gt;&lt;secondary-title&gt;Surveillance, Epidemiology, and End Results (SEER) Program&lt;/secondary-title&gt;&lt;/titles&gt;&lt;access-date&gt;January/8/2017&lt;/access-date&gt;&lt;added-date format="utc"&gt;1499376682&lt;/added-date&gt;&lt;ref-type name="Online Multimedia"&gt;48&lt;/ref-type&gt;&lt;rec-number&gt;52&lt;/rec-number&gt;&lt;last-updated-date format="utc"&gt;1499376682&lt;/last-updated-date&gt;&lt;/record&gt;&lt;/Cite&gt;&lt;/EndNote&gt;</w:instrText>
      </w:r>
      <w:r w:rsidR="00E37C33">
        <w:fldChar w:fldCharType="separate"/>
      </w:r>
      <w:r w:rsidR="00E37C33">
        <w:rPr>
          <w:noProof/>
        </w:rPr>
        <w:t>(</w:t>
      </w:r>
      <w:r w:rsidR="008778B1">
        <w:rPr>
          <w:noProof/>
        </w:rPr>
        <w:t xml:space="preserve">ref </w:t>
      </w:r>
      <w:r w:rsidR="00E37C33">
        <w:rPr>
          <w:noProof/>
        </w:rPr>
        <w:t>5)</w:t>
      </w:r>
      <w:r w:rsidR="00E37C33">
        <w:fldChar w:fldCharType="end"/>
      </w:r>
      <w:r w:rsidR="0049113B">
        <w:t xml:space="preserve">  </w:t>
      </w:r>
    </w:p>
    <w:p w14:paraId="40A6471A" w14:textId="4B8D24A3" w:rsidR="00FE5A93" w:rsidRPr="0049113B" w:rsidRDefault="00FE5A93" w:rsidP="00E37C33">
      <w:pPr>
        <w:rPr>
          <w:rFonts w:ascii="Times New Roman" w:eastAsia="Times New Roman" w:hAnsi="Times New Roman" w:cs="Times New Roman"/>
          <w:sz w:val="24"/>
          <w:szCs w:val="24"/>
        </w:rPr>
      </w:pPr>
      <w:r>
        <w:t>Percent of Cases and 5-Year Survival by Stage at Diagnosis: Liver and Intrahepatic Bile Duct Cancer</w:t>
      </w:r>
    </w:p>
    <w:p w14:paraId="37DFF10E" w14:textId="1A3DA009" w:rsidR="00584C89" w:rsidRDefault="00C00928" w:rsidP="00A83E85">
      <w:r>
        <w:rPr>
          <w:noProof/>
        </w:rPr>
        <w:drawing>
          <wp:inline distT="0" distB="0" distL="0" distR="0" wp14:anchorId="493141A6" wp14:editId="4F5500CC">
            <wp:extent cx="2588895" cy="2219960"/>
            <wp:effectExtent l="0" t="0" r="1905" b="15240"/>
            <wp:docPr id="19" name="Chart 19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  <w:bookmarkStart w:id="0" w:name="_GoBack"/>
      <w:r w:rsidR="00D077B2">
        <w:rPr>
          <w:noProof/>
        </w:rPr>
        <w:drawing>
          <wp:inline distT="0" distB="0" distL="0" distR="0" wp14:anchorId="32FBCD78" wp14:editId="63637DD2">
            <wp:extent cx="2983230" cy="2194560"/>
            <wp:effectExtent l="0" t="0" r="13970" b="15240"/>
            <wp:docPr id="24" name="Chart 2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  <w:bookmarkEnd w:id="0"/>
      <w:r w:rsidR="00584C89">
        <w:br w:type="page"/>
      </w:r>
    </w:p>
    <w:p w14:paraId="2A7976B4" w14:textId="509E86B0" w:rsidR="00AB1884" w:rsidRDefault="00130681" w:rsidP="00A83E85">
      <w:r>
        <w:lastRenderedPageBreak/>
        <w:t>Figure 2: BCLC (</w:t>
      </w:r>
      <w:r>
        <w:rPr>
          <w:rStyle w:val="Emphasis"/>
        </w:rPr>
        <w:t xml:space="preserve">Barcelona Clinic Liver Cancer) </w:t>
      </w:r>
      <w:r>
        <w:t>Staging System</w:t>
      </w:r>
      <w:r w:rsidR="00841BF3">
        <w:t xml:space="preserve"> </w:t>
      </w:r>
      <w:r w:rsidR="00841BF3">
        <w:fldChar w:fldCharType="begin"/>
      </w:r>
      <w:r w:rsidR="00841BF3">
        <w:instrText xml:space="preserve"> ADDIN EN.CITE &lt;EndNote&gt;&lt;Cite&gt;&lt;Author&gt;Bruix&lt;/Author&gt;&lt;Year&gt;2011&lt;/Year&gt;&lt;IDText&gt;AASLD Practice Guideline: Management of Hepatocellular Carcinoma: An Update&lt;/IDText&gt;&lt;DisplayText&gt;(36)&lt;/DisplayText&gt;&lt;record&gt;&lt;dates&gt;&lt;pub-dates&gt;&lt;date&gt;January  8&lt;/date&gt;&lt;/pub-dates&gt;&lt;year&gt;2011&lt;/year&gt;&lt;/dates&gt;&lt;titles&gt;&lt;title&gt;AASLD Practice Guideline: Management of Hepatocellular Carcinoma: An Update&lt;/title&gt;&lt;secondary-title&gt;Hepatology&lt;/secondary-title&gt;&lt;/titles&gt;&lt;pages&gt;1020-35&lt;/pages&gt;&lt;number&gt;3&lt;/number&gt;&lt;contributors&gt;&lt;authors&gt;&lt;author&gt;Bruix, Jordi&lt;/author&gt;&lt;author&gt;Sherman, Morris&lt;/author&gt;&lt;/authors&gt;&lt;/contributors&gt;&lt;added-date format="utc"&gt;1499376682&lt;/added-date&gt;&lt;ref-type name="Journal Article"&gt;17&lt;/ref-type&gt;&lt;rec-number&gt;96&lt;/rec-number&gt;&lt;last-updated-date format="utc"&gt;1499385904&lt;/last-updated-date&gt;&lt;volume&gt;53&lt;/volume&gt;&lt;/record&gt;&lt;/Cite&gt;&lt;/EndNote&gt;</w:instrText>
      </w:r>
      <w:r w:rsidR="00841BF3">
        <w:fldChar w:fldCharType="separate"/>
      </w:r>
      <w:r w:rsidR="00841BF3">
        <w:rPr>
          <w:noProof/>
        </w:rPr>
        <w:t>(</w:t>
      </w:r>
      <w:r w:rsidR="008778B1">
        <w:rPr>
          <w:noProof/>
        </w:rPr>
        <w:t xml:space="preserve">ref </w:t>
      </w:r>
      <w:r w:rsidR="00841BF3">
        <w:rPr>
          <w:noProof/>
        </w:rPr>
        <w:t>36)</w:t>
      </w:r>
      <w:r w:rsidR="00841BF3">
        <w:fldChar w:fldCharType="end"/>
      </w:r>
    </w:p>
    <w:p w14:paraId="10CB9536" w14:textId="77777777" w:rsidR="00130681" w:rsidRDefault="00130681" w:rsidP="00130681"/>
    <w:p w14:paraId="6D27E679" w14:textId="5FBF632E" w:rsidR="000A1977" w:rsidRDefault="001E1946" w:rsidP="00140AC9">
      <w:pPr>
        <w:jc w:val="center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424A66BD" wp14:editId="4C4CCD14">
                <wp:simplePos x="0" y="0"/>
                <wp:positionH relativeFrom="column">
                  <wp:posOffset>2222500</wp:posOffset>
                </wp:positionH>
                <wp:positionV relativeFrom="paragraph">
                  <wp:posOffset>203835</wp:posOffset>
                </wp:positionV>
                <wp:extent cx="685800" cy="348615"/>
                <wp:effectExtent l="76200" t="76200" r="76200" b="83185"/>
                <wp:wrapSquare wrapText="bothSides"/>
                <wp:docPr id="18" name="Text Box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85800" cy="348615"/>
                        </a:xfrm>
                        <a:prstGeom prst="rect">
                          <a:avLst/>
                        </a:prstGeom>
                        <a:noFill/>
                        <a:ln w="19050">
                          <a:solidFill>
                            <a:schemeClr val="tx1"/>
                          </a:solidFill>
                        </a:ln>
                        <a:effectLst>
                          <a:softEdge rad="12700"/>
                        </a:effectLst>
                        <a:scene3d>
                          <a:camera prst="orthographicFront"/>
                          <a:lightRig rig="threePt" dir="t"/>
                        </a:scene3d>
                        <a:sp3d>
                          <a:bevelB/>
                        </a:sp3d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336894A" w14:textId="08FCE89C" w:rsidR="001E1946" w:rsidRPr="001E1946" w:rsidRDefault="001E1946" w:rsidP="00140AC9">
                            <w:pPr>
                              <w:jc w:val="center"/>
                              <w:rPr>
                                <w14:textOutline w14:w="0" w14:cap="rnd" w14:cmpd="sng" w14:algn="ctr">
                                  <w14:solidFill>
                                    <w14:schemeClr w14:val="tx1"/>
                                  </w14:solidFill>
                                  <w14:prstDash w14:val="solid"/>
                                  <w14:bevel/>
                                </w14:textOutline>
                              </w:rPr>
                            </w:pPr>
                            <w:r w:rsidRPr="001E1946">
                              <w:rPr>
                                <w14:textOutline w14:w="0" w14:cap="rnd" w14:cmpd="sng" w14:algn="ctr">
                                  <w14:solidFill>
                                    <w14:schemeClr w14:val="tx1"/>
                                  </w14:solidFill>
                                  <w14:prstDash w14:val="solid"/>
                                  <w14:bevel/>
                                </w14:textOutline>
                              </w:rPr>
                              <w:t>HC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24A66BD" id="_x0000_t202" coordsize="21600,21600" o:spt="202" path="m0,0l0,21600,21600,21600,21600,0xe">
                <v:stroke joinstyle="miter"/>
                <v:path gradientshapeok="t" o:connecttype="rect"/>
              </v:shapetype>
              <v:shape id="Text Box 18" o:spid="_x0000_s1026" type="#_x0000_t202" style="position:absolute;left:0;text-align:left;margin-left:175pt;margin-top:16.05pt;width:54pt;height:27.45pt;z-index:2516961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" filled="f" strokecolor="black [3213]" strokeweight="1.5pt">
                <v:textbox>
                  <w:txbxContent>
                    <w:p w14:paraId="4336894A" w14:textId="08FCE89C" w:rsidR="001E1946" w:rsidRPr="001E1946" w:rsidRDefault="001E1946" w:rsidP="00140AC9">
                      <w:pPr>
                        <w:jc w:val="center"/>
                        <w:rPr>
                          <w14:textOutline w14:w="0" w14:cap="rnd" w14:cmpd="sng" w14:algn="ctr">
                            <w14:solidFill>
                              <w14:schemeClr w14:val="tx1"/>
                            </w14:solidFill>
                            <w14:prstDash w14:val="solid"/>
                            <w14:bevel/>
                          </w14:textOutline>
                        </w:rPr>
                      </w:pPr>
                      <w:r w:rsidRPr="001E1946">
                        <w:rPr>
                          <w14:textOutline w14:w="0" w14:cap="rnd" w14:cmpd="sng" w14:algn="ctr">
                            <w14:solidFill>
                              <w14:schemeClr w14:val="tx1"/>
                            </w14:solidFill>
                            <w14:prstDash w14:val="solid"/>
                            <w14:bevel/>
                          </w14:textOutline>
                        </w:rPr>
                        <w:t>HCC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2EC19017" w14:textId="1D87DC92" w:rsidR="00806705" w:rsidRDefault="00F062D9" w:rsidP="00140AC9">
      <w:pPr>
        <w:jc w:val="center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19680" behindDoc="0" locked="0" layoutInCell="1" allowOverlap="1" wp14:anchorId="2421C499" wp14:editId="33BBBE24">
                <wp:simplePos x="0" y="0"/>
                <wp:positionH relativeFrom="column">
                  <wp:posOffset>2557761</wp:posOffset>
                </wp:positionH>
                <wp:positionV relativeFrom="paragraph">
                  <wp:posOffset>238561</wp:posOffset>
                </wp:positionV>
                <wp:extent cx="0" cy="342900"/>
                <wp:effectExtent l="50800" t="0" r="76200" b="63500"/>
                <wp:wrapNone/>
                <wp:docPr id="40" name="Straight Arrow Connector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429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w14:anchorId="33775CB0" id="_x0000_t32" coordsize="21600,21600" o:spt="32" o:oned="t" path="m0,0l21600,21600e" filled="f">
                <v:path arrowok="t" fillok="f" o:connecttype="none"/>
                <o:lock v:ext="edit" shapetype="t"/>
              </v:shapetype>
              <v:shape id="Straight Arrow Connector 40" o:spid="_x0000_s1026" type="#_x0000_t32" style="position:absolute;margin-left:201.4pt;margin-top:18.8pt;width:0;height:27pt;z-index:2517196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" strokecolor="#4579b8 [3044]">
                <v:stroke endarrow="block"/>
              </v:shape>
            </w:pict>
          </mc:Fallback>
        </mc:AlternateContent>
      </w:r>
      <w:r w:rsidR="00E43A7D">
        <w:rPr>
          <w:noProof/>
        </w:rPr>
        <mc:AlternateContent>
          <mc:Choice Requires="wps">
            <w:drawing>
              <wp:anchor distT="0" distB="0" distL="114300" distR="114300" simplePos="0" relativeHeight="251717632" behindDoc="0" locked="0" layoutInCell="1" allowOverlap="1" wp14:anchorId="4FB231E4" wp14:editId="00258949">
                <wp:simplePos x="0" y="0"/>
                <wp:positionH relativeFrom="column">
                  <wp:posOffset>4739431</wp:posOffset>
                </wp:positionH>
                <wp:positionV relativeFrom="paragraph">
                  <wp:posOffset>7715</wp:posOffset>
                </wp:positionV>
                <wp:extent cx="0" cy="457200"/>
                <wp:effectExtent l="50800" t="0" r="76200" b="76200"/>
                <wp:wrapNone/>
                <wp:docPr id="36" name="Straight Arrow Connector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4572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234C0316" id="Straight Arrow Connector 36" o:spid="_x0000_s1026" type="#_x0000_t32" style="position:absolute;margin-left:373.2pt;margin-top:.6pt;width:0;height:36pt;z-index:2517176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" strokecolor="#4579b8 [3044]">
                <v:stroke endarrow="block"/>
              </v:shape>
            </w:pict>
          </mc:Fallback>
        </mc:AlternateContent>
      </w:r>
      <w:r w:rsidR="00E43A7D">
        <w:rPr>
          <w:noProof/>
        </w:rPr>
        <mc:AlternateContent>
          <mc:Choice Requires="wps">
            <w:drawing>
              <wp:anchor distT="0" distB="0" distL="114300" distR="114300" simplePos="0" relativeHeight="251715584" behindDoc="0" locked="0" layoutInCell="1" allowOverlap="1" wp14:anchorId="562E9F8E" wp14:editId="51FA9B41">
                <wp:simplePos x="0" y="0"/>
                <wp:positionH relativeFrom="column">
                  <wp:posOffset>3023235</wp:posOffset>
                </wp:positionH>
                <wp:positionV relativeFrom="paragraph">
                  <wp:posOffset>5715</wp:posOffset>
                </wp:positionV>
                <wp:extent cx="1714500" cy="0"/>
                <wp:effectExtent l="0" t="0" r="12700" b="25400"/>
                <wp:wrapNone/>
                <wp:docPr id="33" name="Straight Connector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71450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5B4D3178" id="Straight Connector 33" o:spid="_x0000_s1026" style="position:absolute;z-index:2517155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38.05pt,.45pt" to="373.05pt,.45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" strokecolor="#4579b8 [3044]"/>
            </w:pict>
          </mc:Fallback>
        </mc:AlternateContent>
      </w:r>
      <w:r w:rsidR="00E43A7D">
        <w:rPr>
          <w:noProof/>
        </w:rPr>
        <mc:AlternateContent>
          <mc:Choice Requires="wps">
            <w:drawing>
              <wp:anchor distT="0" distB="0" distL="114300" distR="114300" simplePos="0" relativeHeight="251714560" behindDoc="0" locked="0" layoutInCell="1" allowOverlap="1" wp14:anchorId="0A5EBF2F" wp14:editId="272949E5">
                <wp:simplePos x="0" y="0"/>
                <wp:positionH relativeFrom="column">
                  <wp:posOffset>165735</wp:posOffset>
                </wp:positionH>
                <wp:positionV relativeFrom="paragraph">
                  <wp:posOffset>5715</wp:posOffset>
                </wp:positionV>
                <wp:extent cx="0" cy="457200"/>
                <wp:effectExtent l="50800" t="0" r="76200" b="76200"/>
                <wp:wrapNone/>
                <wp:docPr id="32" name="Straight Arrow Connector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4572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2B7B73BF" id="Straight Arrow Connector 32" o:spid="_x0000_s1026" type="#_x0000_t32" style="position:absolute;margin-left:13.05pt;margin-top:.45pt;width:0;height:36pt;z-index:2517145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" strokecolor="#4579b8 [3044]">
                <v:stroke endarrow="block"/>
              </v:shape>
            </w:pict>
          </mc:Fallback>
        </mc:AlternateContent>
      </w:r>
      <w:r w:rsidR="00E43A7D">
        <w:rPr>
          <w:noProof/>
        </w:rPr>
        <mc:AlternateContent>
          <mc:Choice Requires="wps">
            <w:drawing>
              <wp:anchor distT="0" distB="0" distL="114300" distR="114300" simplePos="0" relativeHeight="251713536" behindDoc="0" locked="0" layoutInCell="1" allowOverlap="1" wp14:anchorId="39D82C34" wp14:editId="1CD36E47">
                <wp:simplePos x="0" y="0"/>
                <wp:positionH relativeFrom="column">
                  <wp:posOffset>165735</wp:posOffset>
                </wp:positionH>
                <wp:positionV relativeFrom="paragraph">
                  <wp:posOffset>5715</wp:posOffset>
                </wp:positionV>
                <wp:extent cx="1943100" cy="0"/>
                <wp:effectExtent l="0" t="0" r="12700" b="25400"/>
                <wp:wrapNone/>
                <wp:docPr id="31" name="Straight Connector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94310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228B1D92" id="Straight Connector 31" o:spid="_x0000_s1026" style="position:absolute;flip:x;z-index:2517135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3.05pt,.45pt" to="166.05pt,.45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" strokecolor="#4579b8 [3044]"/>
            </w:pict>
          </mc:Fallback>
        </mc:AlternateContent>
      </w:r>
    </w:p>
    <w:p w14:paraId="61D3FA0B" w14:textId="0C9CF9C7" w:rsidR="00140AC9" w:rsidRDefault="00140AC9" w:rsidP="00140AC9"/>
    <w:p w14:paraId="6CFACFB4" w14:textId="56D2C22B" w:rsidR="00140AC9" w:rsidRDefault="00140AC9" w:rsidP="00140AC9">
      <w:pPr>
        <w:spacing w:line="180" w:lineRule="auto"/>
      </w:pPr>
      <w:r>
        <w:t xml:space="preserve">Stage 0                                                       </w:t>
      </w:r>
      <w:r w:rsidR="001D3113">
        <w:t>Stage A-C</w:t>
      </w:r>
      <w:r>
        <w:t xml:space="preserve">                                                            </w:t>
      </w:r>
      <w:r w:rsidR="001D3113">
        <w:t>Stage D</w:t>
      </w:r>
    </w:p>
    <w:p w14:paraId="6BBF4B3D" w14:textId="4C3128EB" w:rsidR="00140AC9" w:rsidRDefault="00F062D9" w:rsidP="00140AC9">
      <w:pPr>
        <w:spacing w:line="180" w:lineRule="auto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31968" behindDoc="0" locked="0" layoutInCell="1" allowOverlap="1" wp14:anchorId="14B3A816" wp14:editId="1285060D">
                <wp:simplePos x="0" y="0"/>
                <wp:positionH relativeFrom="column">
                  <wp:posOffset>4731167</wp:posOffset>
                </wp:positionH>
                <wp:positionV relativeFrom="paragraph">
                  <wp:posOffset>132478</wp:posOffset>
                </wp:positionV>
                <wp:extent cx="0" cy="571500"/>
                <wp:effectExtent l="50800" t="0" r="76200" b="63500"/>
                <wp:wrapNone/>
                <wp:docPr id="51" name="Straight Arrow Connector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5715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507B0DC5" id="Straight Arrow Connector 51" o:spid="_x0000_s1026" type="#_x0000_t32" style="position:absolute;margin-left:372.55pt;margin-top:10.45pt;width:0;height:45pt;z-index:2517319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" strokecolor="#4579b8 [3044]">
                <v:stroke endarrow="block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29920" behindDoc="0" locked="0" layoutInCell="1" allowOverlap="1" wp14:anchorId="28C77B5D" wp14:editId="2610D848">
                <wp:simplePos x="0" y="0"/>
                <wp:positionH relativeFrom="column">
                  <wp:posOffset>3709035</wp:posOffset>
                </wp:positionH>
                <wp:positionV relativeFrom="paragraph">
                  <wp:posOffset>245233</wp:posOffset>
                </wp:positionV>
                <wp:extent cx="0" cy="228600"/>
                <wp:effectExtent l="50800" t="0" r="76200" b="76200"/>
                <wp:wrapNone/>
                <wp:docPr id="48" name="Straight Arrow Connector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286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55692EFC" id="Straight Arrow Connector 48" o:spid="_x0000_s1026" type="#_x0000_t32" style="position:absolute;margin-left:292.05pt;margin-top:19.3pt;width:0;height:18pt;z-index:2517299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" strokecolor="#4579b8 [3044]">
                <v:stroke endarrow="block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27872" behindDoc="0" locked="0" layoutInCell="1" allowOverlap="1" wp14:anchorId="6F27210D" wp14:editId="69EA39B7">
                <wp:simplePos x="0" y="0"/>
                <wp:positionH relativeFrom="column">
                  <wp:posOffset>1194435</wp:posOffset>
                </wp:positionH>
                <wp:positionV relativeFrom="paragraph">
                  <wp:posOffset>247650</wp:posOffset>
                </wp:positionV>
                <wp:extent cx="0" cy="228600"/>
                <wp:effectExtent l="50800" t="0" r="76200" b="76200"/>
                <wp:wrapNone/>
                <wp:docPr id="47" name="Straight Arrow Connector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286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4E3B0B01" id="Straight Arrow Connector 47" o:spid="_x0000_s1026" type="#_x0000_t32" style="position:absolute;margin-left:94.05pt;margin-top:19.5pt;width:0;height:18pt;z-index:2517278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" strokecolor="#4579b8 [3044]">
                <v:stroke endarrow="block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25824" behindDoc="0" locked="0" layoutInCell="1" allowOverlap="1" wp14:anchorId="0479D1F1" wp14:editId="17F73617">
                <wp:simplePos x="0" y="0"/>
                <wp:positionH relativeFrom="column">
                  <wp:posOffset>2451735</wp:posOffset>
                </wp:positionH>
                <wp:positionV relativeFrom="paragraph">
                  <wp:posOffset>247650</wp:posOffset>
                </wp:positionV>
                <wp:extent cx="1257300" cy="0"/>
                <wp:effectExtent l="0" t="0" r="12700" b="25400"/>
                <wp:wrapNone/>
                <wp:docPr id="45" name="Straight Connector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25730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5932C91D" id="Straight Connector 45" o:spid="_x0000_s1026" style="position:absolute;z-index:2517258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93.05pt,19.5pt" to="292.05pt,19.5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" strokecolor="#4579b8 [3044]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24800" behindDoc="0" locked="0" layoutInCell="1" allowOverlap="1" wp14:anchorId="40D54589" wp14:editId="463A24BD">
                <wp:simplePos x="0" y="0"/>
                <wp:positionH relativeFrom="column">
                  <wp:posOffset>1194435</wp:posOffset>
                </wp:positionH>
                <wp:positionV relativeFrom="paragraph">
                  <wp:posOffset>247650</wp:posOffset>
                </wp:positionV>
                <wp:extent cx="1257300" cy="0"/>
                <wp:effectExtent l="0" t="0" r="12700" b="25400"/>
                <wp:wrapNone/>
                <wp:docPr id="44" name="Straight Connector 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25730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73B3499" id="Straight Connector 44" o:spid="_x0000_s1026" style="position:absolute;flip:x;z-index:2517248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94.05pt,19.5pt" to="193.05pt,19.5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" strokecolor="#4579b8 [3044]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23776" behindDoc="0" locked="0" layoutInCell="1" allowOverlap="1" wp14:anchorId="74E113CE" wp14:editId="58FA7E5F">
                <wp:simplePos x="0" y="0"/>
                <wp:positionH relativeFrom="column">
                  <wp:posOffset>2451735</wp:posOffset>
                </wp:positionH>
                <wp:positionV relativeFrom="paragraph">
                  <wp:posOffset>134971</wp:posOffset>
                </wp:positionV>
                <wp:extent cx="0" cy="342900"/>
                <wp:effectExtent l="50800" t="0" r="76200" b="63500"/>
                <wp:wrapNone/>
                <wp:docPr id="43" name="Straight Arrow Connector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429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586F7136" id="Straight Arrow Connector 43" o:spid="_x0000_s1026" type="#_x0000_t32" style="position:absolute;margin-left:193.05pt;margin-top:10.65pt;width:0;height:27pt;z-index:2517237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" strokecolor="#4579b8 [3044]">
                <v:stroke endarrow="block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21728" behindDoc="0" locked="0" layoutInCell="1" allowOverlap="1" wp14:anchorId="6B2F62A7" wp14:editId="777AB0AE">
                <wp:simplePos x="0" y="0"/>
                <wp:positionH relativeFrom="column">
                  <wp:posOffset>159167</wp:posOffset>
                </wp:positionH>
                <wp:positionV relativeFrom="paragraph">
                  <wp:posOffset>129938</wp:posOffset>
                </wp:positionV>
                <wp:extent cx="0" cy="342900"/>
                <wp:effectExtent l="50800" t="0" r="76200" b="63500"/>
                <wp:wrapNone/>
                <wp:docPr id="41" name="Straight Arrow Connector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429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2D75CAE7" id="Straight Arrow Connector 41" o:spid="_x0000_s1026" type="#_x0000_t32" style="position:absolute;margin-left:12.55pt;margin-top:10.25pt;width:0;height:27pt;z-index:2517217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" strokecolor="#4579b8 [3044]">
                <v:stroke endarrow="block"/>
              </v:shape>
            </w:pict>
          </mc:Fallback>
        </mc:AlternateContent>
      </w:r>
      <w:r w:rsidR="00140AC9">
        <w:t>PST 0, Child-</w:t>
      </w:r>
      <w:r w:rsidR="00140AC9">
        <w:t xml:space="preserve">                                    </w:t>
      </w:r>
      <w:r w:rsidR="00140AC9">
        <w:t>PST 0</w:t>
      </w:r>
      <w:r w:rsidR="00140AC9">
        <w:t>-2</w:t>
      </w:r>
      <w:r w:rsidR="00140AC9">
        <w:t>, Child-</w:t>
      </w:r>
      <w:r w:rsidR="001D3113">
        <w:t>Pugh A-B</w:t>
      </w:r>
      <w:r w:rsidR="00140AC9">
        <w:t xml:space="preserve">         </w:t>
      </w:r>
      <w:r w:rsidR="001D3113">
        <w:t xml:space="preserve">                      PST &gt;2, </w:t>
      </w:r>
      <w:r w:rsidR="00140AC9">
        <w:t>Child-</w:t>
      </w:r>
      <w:r w:rsidR="001D3113">
        <w:t>Pugh C</w:t>
      </w:r>
    </w:p>
    <w:p w14:paraId="5363F59B" w14:textId="1DDD41B7" w:rsidR="001D3113" w:rsidRPr="001D3113" w:rsidRDefault="001D3113" w:rsidP="00140AC9">
      <w:pPr>
        <w:spacing w:line="180" w:lineRule="auto"/>
        <w:rPr>
          <w:spacing w:val="-10"/>
        </w:rPr>
      </w:pPr>
    </w:p>
    <w:p w14:paraId="1A4BCE0F" w14:textId="79B187C5" w:rsidR="001D3113" w:rsidRPr="00E43A7D" w:rsidRDefault="001D3113" w:rsidP="001D3113">
      <w:pPr>
        <w:spacing w:line="180" w:lineRule="auto"/>
        <w:rPr>
          <w:spacing w:val="-20"/>
        </w:rPr>
      </w:pPr>
      <w:r w:rsidRPr="00E43A7D">
        <w:rPr>
          <w:spacing w:val="-20"/>
        </w:rPr>
        <w:t xml:space="preserve">Very early                        </w:t>
      </w:r>
      <w:proofErr w:type="spellStart"/>
      <w:r w:rsidRPr="00E43A7D">
        <w:rPr>
          <w:spacing w:val="-20"/>
        </w:rPr>
        <w:t>E</w:t>
      </w:r>
      <w:r w:rsidRPr="00E43A7D">
        <w:rPr>
          <w:spacing w:val="-20"/>
        </w:rPr>
        <w:t>arly</w:t>
      </w:r>
      <w:proofErr w:type="spellEnd"/>
      <w:r w:rsidRPr="00E43A7D">
        <w:rPr>
          <w:spacing w:val="-20"/>
        </w:rPr>
        <w:t xml:space="preserve"> </w:t>
      </w:r>
      <w:r w:rsidRPr="00E43A7D">
        <w:rPr>
          <w:spacing w:val="-20"/>
        </w:rPr>
        <w:t>stage (</w:t>
      </w:r>
      <w:proofErr w:type="gramStart"/>
      <w:r w:rsidRPr="00E43A7D">
        <w:rPr>
          <w:spacing w:val="-20"/>
        </w:rPr>
        <w:t>A)</w:t>
      </w:r>
      <w:r w:rsidR="00E43A7D">
        <w:rPr>
          <w:spacing w:val="-20"/>
        </w:rPr>
        <w:t xml:space="preserve">   </w:t>
      </w:r>
      <w:proofErr w:type="gramEnd"/>
      <w:r w:rsidR="00E43A7D">
        <w:rPr>
          <w:spacing w:val="-20"/>
        </w:rPr>
        <w:t xml:space="preserve">                               </w:t>
      </w:r>
      <w:r w:rsidR="0026561C">
        <w:rPr>
          <w:spacing w:val="-20"/>
        </w:rPr>
        <w:t xml:space="preserve">     </w:t>
      </w:r>
      <w:r w:rsidR="00E43A7D">
        <w:rPr>
          <w:spacing w:val="-20"/>
        </w:rPr>
        <w:t xml:space="preserve">   Intermediate                               Advanced</w:t>
      </w:r>
    </w:p>
    <w:p w14:paraId="06B308BD" w14:textId="5732BD8C" w:rsidR="001D3113" w:rsidRPr="00E43A7D" w:rsidRDefault="0026561C" w:rsidP="001D3113">
      <w:pPr>
        <w:spacing w:line="180" w:lineRule="auto"/>
        <w:rPr>
          <w:spacing w:val="-20"/>
        </w:rPr>
      </w:pPr>
      <w:r>
        <w:rPr>
          <w:noProof/>
          <w:spacing w:val="-20"/>
        </w:rPr>
        <mc:AlternateContent>
          <mc:Choice Requires="wps">
            <w:drawing>
              <wp:anchor distT="0" distB="0" distL="114300" distR="114300" simplePos="0" relativeHeight="251780096" behindDoc="0" locked="0" layoutInCell="1" allowOverlap="1" wp14:anchorId="58D13D4D" wp14:editId="21E3F4EB">
                <wp:simplePos x="0" y="0"/>
                <wp:positionH relativeFrom="column">
                  <wp:posOffset>4737735</wp:posOffset>
                </wp:positionH>
                <wp:positionV relativeFrom="paragraph">
                  <wp:posOffset>244475</wp:posOffset>
                </wp:positionV>
                <wp:extent cx="0" cy="3314700"/>
                <wp:effectExtent l="50800" t="0" r="76200" b="63500"/>
                <wp:wrapNone/>
                <wp:docPr id="97" name="Straight Arrow Connector 9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3147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482348AC" id="Straight Arrow Connector 97" o:spid="_x0000_s1026" type="#_x0000_t32" style="position:absolute;margin-left:373.05pt;margin-top:19.25pt;width:0;height:261pt;z-index:2517800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" strokecolor="#4579b8 [3044]">
                <v:stroke endarrow="block"/>
              </v:shape>
            </w:pict>
          </mc:Fallback>
        </mc:AlternateContent>
      </w:r>
      <w:r w:rsidR="001D3113" w:rsidRPr="00E43A7D">
        <w:rPr>
          <w:spacing w:val="-20"/>
        </w:rPr>
        <w:t>Stage (0)</w:t>
      </w:r>
      <w:r w:rsidR="001D3113" w:rsidRPr="00E43A7D">
        <w:rPr>
          <w:spacing w:val="-20"/>
        </w:rPr>
        <w:t xml:space="preserve">                           1 HCC or 3</w:t>
      </w:r>
      <w:r w:rsidR="00E43A7D">
        <w:rPr>
          <w:spacing w:val="-20"/>
        </w:rPr>
        <w:t xml:space="preserve">                                               </w:t>
      </w:r>
      <w:r>
        <w:rPr>
          <w:spacing w:val="-20"/>
        </w:rPr>
        <w:t xml:space="preserve">         </w:t>
      </w:r>
      <w:r w:rsidR="00E43A7D">
        <w:rPr>
          <w:spacing w:val="-20"/>
        </w:rPr>
        <w:t xml:space="preserve"> stage (</w:t>
      </w:r>
      <w:proofErr w:type="gramStart"/>
      <w:r w:rsidR="00E43A7D">
        <w:rPr>
          <w:spacing w:val="-20"/>
        </w:rPr>
        <w:t xml:space="preserve">B)   </w:t>
      </w:r>
      <w:proofErr w:type="gramEnd"/>
      <w:r w:rsidR="00E43A7D">
        <w:rPr>
          <w:spacing w:val="-20"/>
        </w:rPr>
        <w:t xml:space="preserve">                                     stage (C)                 </w:t>
      </w:r>
      <w:r>
        <w:rPr>
          <w:spacing w:val="-20"/>
        </w:rPr>
        <w:t xml:space="preserve">            </w:t>
      </w:r>
      <w:r w:rsidR="00E43A7D">
        <w:rPr>
          <w:spacing w:val="-20"/>
        </w:rPr>
        <w:t xml:space="preserve"> End stage (D)</w:t>
      </w:r>
    </w:p>
    <w:p w14:paraId="1D62E2C0" w14:textId="33091143" w:rsidR="001D3113" w:rsidRPr="00E43A7D" w:rsidRDefault="00F062D9" w:rsidP="001D3113">
      <w:pPr>
        <w:spacing w:line="180" w:lineRule="auto"/>
        <w:rPr>
          <w:spacing w:val="-20"/>
        </w:rPr>
      </w:pPr>
      <w:r>
        <w:rPr>
          <w:noProof/>
          <w:spacing w:val="-20"/>
        </w:rPr>
        <mc:AlternateContent>
          <mc:Choice Requires="wps">
            <w:drawing>
              <wp:anchor distT="0" distB="0" distL="114300" distR="114300" simplePos="0" relativeHeight="251734016" behindDoc="0" locked="0" layoutInCell="1" allowOverlap="1" wp14:anchorId="355445D4" wp14:editId="7DE8117A">
                <wp:simplePos x="0" y="0"/>
                <wp:positionH relativeFrom="column">
                  <wp:posOffset>165735</wp:posOffset>
                </wp:positionH>
                <wp:positionV relativeFrom="paragraph">
                  <wp:posOffset>142240</wp:posOffset>
                </wp:positionV>
                <wp:extent cx="0" cy="571500"/>
                <wp:effectExtent l="50800" t="0" r="76200" b="63500"/>
                <wp:wrapNone/>
                <wp:docPr id="53" name="Straight Arrow Connector 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5715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5F89ACC5" id="Straight Arrow Connector 53" o:spid="_x0000_s1026" type="#_x0000_t32" style="position:absolute;margin-left:13.05pt;margin-top:11.2pt;width:0;height:45pt;z-index:2517340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" strokecolor="#4579b8 [3044]">
                <v:stroke endarrow="block"/>
              </v:shape>
            </w:pict>
          </mc:Fallback>
        </mc:AlternateContent>
      </w:r>
      <w:r w:rsidR="001D3113" w:rsidRPr="00E43A7D">
        <w:rPr>
          <w:spacing w:val="-20"/>
        </w:rPr>
        <w:t>1 HCC &lt; 2cm</w:t>
      </w:r>
      <w:r w:rsidR="001D3113" w:rsidRPr="00E43A7D">
        <w:rPr>
          <w:spacing w:val="-20"/>
        </w:rPr>
        <w:t xml:space="preserve">                  nodules &lt; 3cm</w:t>
      </w:r>
      <w:r w:rsidR="00E43A7D">
        <w:rPr>
          <w:spacing w:val="-20"/>
        </w:rPr>
        <w:t xml:space="preserve">                                 </w:t>
      </w:r>
      <w:r w:rsidR="0026561C">
        <w:rPr>
          <w:spacing w:val="-20"/>
        </w:rPr>
        <w:t xml:space="preserve">          </w:t>
      </w:r>
      <w:r w:rsidR="00E43A7D">
        <w:rPr>
          <w:spacing w:val="-20"/>
        </w:rPr>
        <w:t>Multinodular                            Portal invasion</w:t>
      </w:r>
    </w:p>
    <w:p w14:paraId="0F6E64A8" w14:textId="13390740" w:rsidR="001D3113" w:rsidRPr="00E43A7D" w:rsidRDefault="0026561C" w:rsidP="001D3113">
      <w:pPr>
        <w:spacing w:line="180" w:lineRule="auto"/>
        <w:rPr>
          <w:spacing w:val="-20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78048" behindDoc="0" locked="0" layoutInCell="1" allowOverlap="1" wp14:anchorId="0002149B" wp14:editId="2FA1B502">
                <wp:simplePos x="0" y="0"/>
                <wp:positionH relativeFrom="column">
                  <wp:posOffset>3709035</wp:posOffset>
                </wp:positionH>
                <wp:positionV relativeFrom="paragraph">
                  <wp:posOffset>188301</wp:posOffset>
                </wp:positionV>
                <wp:extent cx="0" cy="2857500"/>
                <wp:effectExtent l="50800" t="0" r="76200" b="63500"/>
                <wp:wrapNone/>
                <wp:docPr id="94" name="Straight Arrow Connector 9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575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6AA44506" id="Straight Arrow Connector 94" o:spid="_x0000_s1026" type="#_x0000_t32" style="position:absolute;margin-left:292.05pt;margin-top:14.85pt;width:0;height:225pt;z-index:2517780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" strokecolor="#4579b8 [3044]">
                <v:stroke endarrow="block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76000" behindDoc="0" locked="0" layoutInCell="1" allowOverlap="1" wp14:anchorId="66F64077" wp14:editId="2FD7310A">
                <wp:simplePos x="0" y="0"/>
                <wp:positionH relativeFrom="column">
                  <wp:posOffset>2794635</wp:posOffset>
                </wp:positionH>
                <wp:positionV relativeFrom="paragraph">
                  <wp:posOffset>191770</wp:posOffset>
                </wp:positionV>
                <wp:extent cx="0" cy="2857500"/>
                <wp:effectExtent l="50800" t="0" r="76200" b="63500"/>
                <wp:wrapNone/>
                <wp:docPr id="93" name="Straight Arrow Connector 9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575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76001173" id="Straight Arrow Connector 93" o:spid="_x0000_s1026" type="#_x0000_t32" style="position:absolute;margin-left:220.05pt;margin-top:15.1pt;width:0;height:225pt;z-index:2517760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" strokecolor="#4579b8 [3044]">
                <v:stroke endarrow="block"/>
              </v:shape>
            </w:pict>
          </mc:Fallback>
        </mc:AlternateContent>
      </w:r>
      <w:r w:rsidR="00F062D9">
        <w:rPr>
          <w:noProof/>
        </w:rPr>
        <mc:AlternateContent>
          <mc:Choice Requires="wps">
            <w:drawing>
              <wp:anchor distT="0" distB="0" distL="114300" distR="114300" simplePos="0" relativeHeight="251738112" behindDoc="0" locked="0" layoutInCell="1" allowOverlap="1" wp14:anchorId="521FFFCC" wp14:editId="0BFBE0AC">
                <wp:simplePos x="0" y="0"/>
                <wp:positionH relativeFrom="column">
                  <wp:posOffset>1080135</wp:posOffset>
                </wp:positionH>
                <wp:positionV relativeFrom="paragraph">
                  <wp:posOffset>116205</wp:posOffset>
                </wp:positionV>
                <wp:extent cx="0" cy="114300"/>
                <wp:effectExtent l="0" t="0" r="25400" b="12700"/>
                <wp:wrapNone/>
                <wp:docPr id="57" name="Straight Connector 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1430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5A6A0448" id="Straight Connector 57" o:spid="_x0000_s1026" style="position:absolute;z-index:2517381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85.05pt,9.15pt" to="85.05pt,18.15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" strokecolor="#4579b8 [3044]"/>
            </w:pict>
          </mc:Fallback>
        </mc:AlternateContent>
      </w:r>
      <w:r w:rsidR="00F062D9">
        <w:rPr>
          <w:noProof/>
        </w:rPr>
        <mc:AlternateContent>
          <mc:Choice Requires="wps">
            <w:drawing>
              <wp:anchor distT="0" distB="0" distL="114300" distR="114300" simplePos="0" relativeHeight="251737088" behindDoc="0" locked="0" layoutInCell="1" allowOverlap="1" wp14:anchorId="652FACCF" wp14:editId="57DA1337">
                <wp:simplePos x="0" y="0"/>
                <wp:positionH relativeFrom="column">
                  <wp:posOffset>165735</wp:posOffset>
                </wp:positionH>
                <wp:positionV relativeFrom="paragraph">
                  <wp:posOffset>230505</wp:posOffset>
                </wp:positionV>
                <wp:extent cx="1485900" cy="0"/>
                <wp:effectExtent l="0" t="0" r="12700" b="25400"/>
                <wp:wrapNone/>
                <wp:docPr id="56" name="Straight Connector 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48590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BE1B145" id="Straight Connector 56" o:spid="_x0000_s1026" style="position:absolute;flip:x;z-index:2517370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3.05pt,18.15pt" to="130.05pt,18.15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" strokecolor="#4579b8 [3044]"/>
            </w:pict>
          </mc:Fallback>
        </mc:AlternateContent>
      </w:r>
      <w:r w:rsidR="00F062D9">
        <w:rPr>
          <w:noProof/>
        </w:rPr>
        <mc:AlternateContent>
          <mc:Choice Requires="wps">
            <w:drawing>
              <wp:anchor distT="0" distB="0" distL="114300" distR="114300" simplePos="0" relativeHeight="251736064" behindDoc="0" locked="0" layoutInCell="1" allowOverlap="1" wp14:anchorId="41EC6A2F" wp14:editId="3E963224">
                <wp:simplePos x="0" y="0"/>
                <wp:positionH relativeFrom="column">
                  <wp:posOffset>1653331</wp:posOffset>
                </wp:positionH>
                <wp:positionV relativeFrom="paragraph">
                  <wp:posOffset>232543</wp:posOffset>
                </wp:positionV>
                <wp:extent cx="0" cy="342900"/>
                <wp:effectExtent l="50800" t="0" r="76200" b="63500"/>
                <wp:wrapNone/>
                <wp:docPr id="55" name="Straight Arrow Connector 5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429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7AACAAD9" id="Straight Arrow Connector 55" o:spid="_x0000_s1026" type="#_x0000_t32" style="position:absolute;margin-left:130.2pt;margin-top:18.3pt;width:0;height:27pt;z-index:2517360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" strokecolor="#4579b8 [3044]">
                <v:stroke endarrow="block"/>
              </v:shape>
            </w:pict>
          </mc:Fallback>
        </mc:AlternateContent>
      </w:r>
      <w:r w:rsidR="001D3113" w:rsidRPr="00E43A7D">
        <w:rPr>
          <w:spacing w:val="-20"/>
        </w:rPr>
        <w:t xml:space="preserve">                                                 </w:t>
      </w:r>
      <w:r w:rsidR="00F062D9">
        <w:rPr>
          <w:spacing w:val="-20"/>
        </w:rPr>
        <w:t xml:space="preserve">    </w:t>
      </w:r>
      <w:r w:rsidR="001D3113" w:rsidRPr="00E43A7D">
        <w:rPr>
          <w:spacing w:val="-20"/>
        </w:rPr>
        <w:t>PST 0</w:t>
      </w:r>
      <w:r w:rsidR="00E43A7D">
        <w:rPr>
          <w:spacing w:val="-20"/>
        </w:rPr>
        <w:t xml:space="preserve">                              </w:t>
      </w:r>
      <w:r w:rsidR="00F062D9">
        <w:rPr>
          <w:spacing w:val="-20"/>
        </w:rPr>
        <w:t xml:space="preserve">                              </w:t>
      </w:r>
      <w:r>
        <w:rPr>
          <w:spacing w:val="-20"/>
        </w:rPr>
        <w:t xml:space="preserve">        </w:t>
      </w:r>
      <w:r w:rsidR="00E43A7D">
        <w:rPr>
          <w:spacing w:val="-20"/>
        </w:rPr>
        <w:t xml:space="preserve">PST 0        </w:t>
      </w:r>
      <w:r w:rsidR="00F062D9">
        <w:rPr>
          <w:spacing w:val="-20"/>
        </w:rPr>
        <w:t xml:space="preserve">                            </w:t>
      </w:r>
      <w:r w:rsidR="00E43A7D">
        <w:rPr>
          <w:spacing w:val="-20"/>
        </w:rPr>
        <w:t>N1, M1, PST 1-2</w:t>
      </w:r>
    </w:p>
    <w:p w14:paraId="4DA2AC3E" w14:textId="73159745" w:rsidR="00F062D9" w:rsidRDefault="00F062D9" w:rsidP="00130681"/>
    <w:p w14:paraId="68D6F8BB" w14:textId="1905D981" w:rsidR="00806705" w:rsidRDefault="00DD3144" w:rsidP="00130681">
      <w:r>
        <w:rPr>
          <w:noProof/>
        </w:rPr>
        <mc:AlternateContent>
          <mc:Choice Requires="wps">
            <w:drawing>
              <wp:anchor distT="0" distB="0" distL="114300" distR="114300" simplePos="0" relativeHeight="251758592" behindDoc="0" locked="0" layoutInCell="1" allowOverlap="1" wp14:anchorId="3CF43625" wp14:editId="3A8311F1">
                <wp:simplePos x="0" y="0"/>
                <wp:positionH relativeFrom="column">
                  <wp:posOffset>1651635</wp:posOffset>
                </wp:positionH>
                <wp:positionV relativeFrom="paragraph">
                  <wp:posOffset>241935</wp:posOffset>
                </wp:positionV>
                <wp:extent cx="0" cy="1371600"/>
                <wp:effectExtent l="50800" t="0" r="76200" b="76200"/>
                <wp:wrapNone/>
                <wp:docPr id="74" name="Straight Arrow Connector 7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3716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37A90258" id="Straight Arrow Connector 74" o:spid="_x0000_s1026" type="#_x0000_t32" style="position:absolute;margin-left:130.05pt;margin-top:19.05pt;width:0;height:108pt;z-index:2517585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" strokecolor="#4579b8 [3044]">
                <v:stroke endarrow="block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55520" behindDoc="0" locked="0" layoutInCell="1" allowOverlap="1" wp14:anchorId="7100FCE4" wp14:editId="16BFE83D">
                <wp:simplePos x="0" y="0"/>
                <wp:positionH relativeFrom="column">
                  <wp:posOffset>165735</wp:posOffset>
                </wp:positionH>
                <wp:positionV relativeFrom="paragraph">
                  <wp:posOffset>241935</wp:posOffset>
                </wp:positionV>
                <wp:extent cx="0" cy="342900"/>
                <wp:effectExtent l="50800" t="0" r="76200" b="63500"/>
                <wp:wrapNone/>
                <wp:docPr id="67" name="Straight Arrow Connector 6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429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2467471" id="Straight Arrow Connector 67" o:spid="_x0000_s1026" type="#_x0000_t32" style="position:absolute;margin-left:13.05pt;margin-top:19.05pt;width:0;height:27pt;z-index:2517555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" strokecolor="#4579b8 [3044]">
                <v:stroke endarrow="block"/>
              </v:shape>
            </w:pict>
          </mc:Fallback>
        </mc:AlternateContent>
      </w:r>
      <w:r w:rsidR="00E43A7D">
        <w:t>1 HCC</w:t>
      </w:r>
      <w:r w:rsidR="00F062D9">
        <w:t xml:space="preserve">                    </w:t>
      </w:r>
      <w:r w:rsidR="00E43A7D">
        <w:t xml:space="preserve">3 nodules </w:t>
      </w:r>
      <w:r w:rsidR="00E43A7D">
        <w:sym w:font="Symbol" w:char="F0A3"/>
      </w:r>
      <w:r w:rsidR="00E43A7D">
        <w:t xml:space="preserve"> 3 cm</w:t>
      </w:r>
    </w:p>
    <w:p w14:paraId="1A110783" w14:textId="0EA93D22" w:rsidR="00806705" w:rsidRDefault="00806705" w:rsidP="00130681"/>
    <w:p w14:paraId="3CD9A50A" w14:textId="5B09E950" w:rsidR="00E43A7D" w:rsidRDefault="00E43A7D" w:rsidP="00130681">
      <w:r>
        <w:t>Portal pressure/</w:t>
      </w:r>
    </w:p>
    <w:p w14:paraId="049D33FF" w14:textId="22DE1A43" w:rsidR="00E43A7D" w:rsidRDefault="00DD3144" w:rsidP="00130681">
      <w:r>
        <w:rPr>
          <w:noProof/>
          <w:spacing w:val="-20"/>
        </w:rPr>
        <mc:AlternateContent>
          <mc:Choice Requires="wps">
            <w:drawing>
              <wp:anchor distT="0" distB="0" distL="114300" distR="114300" simplePos="0" relativeHeight="251757568" behindDoc="0" locked="0" layoutInCell="1" allowOverlap="1" wp14:anchorId="375BE995" wp14:editId="52F6D49A">
                <wp:simplePos x="0" y="0"/>
                <wp:positionH relativeFrom="column">
                  <wp:posOffset>167431</wp:posOffset>
                </wp:positionH>
                <wp:positionV relativeFrom="paragraph">
                  <wp:posOffset>295085</wp:posOffset>
                </wp:positionV>
                <wp:extent cx="0" cy="571500"/>
                <wp:effectExtent l="50800" t="0" r="76200" b="63500"/>
                <wp:wrapNone/>
                <wp:docPr id="71" name="Straight Arrow Connector 7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5715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3FDFCB85" id="Straight Arrow Connector 71" o:spid="_x0000_s1026" type="#_x0000_t32" style="position:absolute;margin-left:13.2pt;margin-top:23.25pt;width:0;height:45pt;z-index:2517575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" strokecolor="#4579b8 [3044]">
                <v:stroke endarrow="block"/>
              </v:shape>
            </w:pict>
          </mc:Fallback>
        </mc:AlternateContent>
      </w:r>
      <w:r w:rsidR="00E43A7D">
        <w:t>Bilirubin</w:t>
      </w:r>
    </w:p>
    <w:p w14:paraId="481243AE" w14:textId="63C20068" w:rsidR="00E43A7D" w:rsidRDefault="00E43A7D" w:rsidP="00130681"/>
    <w:p w14:paraId="4CD867C9" w14:textId="7B080DF6" w:rsidR="00E43A7D" w:rsidRDefault="0026561C" w:rsidP="00130681">
      <w:r>
        <w:rPr>
          <w:noProof/>
        </w:rPr>
        <mc:AlternateContent>
          <mc:Choice Requires="wps">
            <w:drawing>
              <wp:anchor distT="0" distB="0" distL="114300" distR="114300" simplePos="0" relativeHeight="251767808" behindDoc="0" locked="0" layoutInCell="1" allowOverlap="1" wp14:anchorId="60266F59" wp14:editId="360967E0">
                <wp:simplePos x="0" y="0"/>
                <wp:positionH relativeFrom="column">
                  <wp:posOffset>2213155</wp:posOffset>
                </wp:positionH>
                <wp:positionV relativeFrom="paragraph">
                  <wp:posOffset>166806</wp:posOffset>
                </wp:positionV>
                <wp:extent cx="0" cy="114300"/>
                <wp:effectExtent l="50800" t="0" r="76200" b="63500"/>
                <wp:wrapNone/>
                <wp:docPr id="87" name="Straight Arrow Connector 8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143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4BC25E14" id="Straight Arrow Connector 87" o:spid="_x0000_s1026" type="#_x0000_t32" style="position:absolute;margin-left:174.25pt;margin-top:13.15pt;width:0;height:9pt;z-index:2517678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" strokecolor="#4579b8 [3044]">
                <v:stroke endarrow="block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65760" behindDoc="0" locked="0" layoutInCell="1" allowOverlap="1" wp14:anchorId="7D85AD4C" wp14:editId="7F0C8F4C">
                <wp:simplePos x="0" y="0"/>
                <wp:positionH relativeFrom="column">
                  <wp:posOffset>1423035</wp:posOffset>
                </wp:positionH>
                <wp:positionV relativeFrom="paragraph">
                  <wp:posOffset>162560</wp:posOffset>
                </wp:positionV>
                <wp:extent cx="0" cy="114300"/>
                <wp:effectExtent l="50800" t="0" r="76200" b="63500"/>
                <wp:wrapNone/>
                <wp:docPr id="84" name="Straight Arrow Connector 8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143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47C66739" id="Straight Arrow Connector 84" o:spid="_x0000_s1026" type="#_x0000_t32" style="position:absolute;margin-left:112.05pt;margin-top:12.8pt;width:0;height:9pt;z-index:2517657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" strokecolor="#4579b8 [3044]">
                <v:stroke endarrow="block"/>
              </v:shape>
            </w:pict>
          </mc:Fallback>
        </mc:AlternateContent>
      </w:r>
      <w:r w:rsidR="00DD3144">
        <w:rPr>
          <w:noProof/>
        </w:rPr>
        <mc:AlternateContent>
          <mc:Choice Requires="wps">
            <w:drawing>
              <wp:anchor distT="0" distB="0" distL="114300" distR="114300" simplePos="0" relativeHeight="251763712" behindDoc="0" locked="0" layoutInCell="1" allowOverlap="1" wp14:anchorId="486CD46F" wp14:editId="07190F9A">
                <wp:simplePos x="0" y="0"/>
                <wp:positionH relativeFrom="column">
                  <wp:posOffset>1080135</wp:posOffset>
                </wp:positionH>
                <wp:positionV relativeFrom="paragraph">
                  <wp:posOffset>100918</wp:posOffset>
                </wp:positionV>
                <wp:extent cx="228600" cy="0"/>
                <wp:effectExtent l="0" t="76200" r="50800" b="101600"/>
                <wp:wrapNone/>
                <wp:docPr id="82" name="Straight Arrow Connector 8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28600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40F8149C" id="Straight Arrow Connector 82" o:spid="_x0000_s1026" type="#_x0000_t32" style="position:absolute;margin-left:85.05pt;margin-top:7.95pt;width:18pt;height:0;z-index:2517637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" strokecolor="#4579b8 [3044]">
                <v:stroke endarrow="block"/>
              </v:shape>
            </w:pict>
          </mc:Fallback>
        </mc:AlternateContent>
      </w:r>
      <w:r w:rsidR="00DD3144">
        <w:rPr>
          <w:noProof/>
        </w:rPr>
        <mc:AlternateContent>
          <mc:Choice Requires="wps">
            <w:drawing>
              <wp:anchor distT="0" distB="0" distL="114300" distR="114300" simplePos="0" relativeHeight="251761664" behindDoc="0" locked="0" layoutInCell="1" allowOverlap="1" wp14:anchorId="2C088F75" wp14:editId="54D2279C">
                <wp:simplePos x="0" y="0"/>
                <wp:positionH relativeFrom="column">
                  <wp:posOffset>167697</wp:posOffset>
                </wp:positionH>
                <wp:positionV relativeFrom="paragraph">
                  <wp:posOffset>105609</wp:posOffset>
                </wp:positionV>
                <wp:extent cx="228600" cy="0"/>
                <wp:effectExtent l="0" t="76200" r="50800" b="101600"/>
                <wp:wrapNone/>
                <wp:docPr id="79" name="Straight Arrow Connector 7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28600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04AB1AA7" id="Straight Arrow Connector 79" o:spid="_x0000_s1026" type="#_x0000_t32" style="position:absolute;margin-left:13.2pt;margin-top:8.3pt;width:18pt;height:0;z-index:2517616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" strokecolor="#4579b8 [3044]">
                <v:stroke endarrow="block"/>
              </v:shape>
            </w:pict>
          </mc:Fallback>
        </mc:AlternateContent>
      </w:r>
      <w:r w:rsidR="00E43A7D">
        <w:t xml:space="preserve">      </w:t>
      </w:r>
      <w:r w:rsidR="00DD3144">
        <w:t xml:space="preserve">        </w:t>
      </w:r>
      <w:r w:rsidR="00E43A7D">
        <w:t>Increased            Associated Diseases</w:t>
      </w:r>
    </w:p>
    <w:p w14:paraId="04912261" w14:textId="746B9BF4" w:rsidR="00806705" w:rsidRDefault="0026561C" w:rsidP="00130681">
      <w:r>
        <w:rPr>
          <w:noProof/>
        </w:rPr>
        <mc:AlternateContent>
          <mc:Choice Requires="wps">
            <w:drawing>
              <wp:anchor distT="0" distB="0" distL="114300" distR="114300" simplePos="0" relativeHeight="251773952" behindDoc="0" locked="0" layoutInCell="1" allowOverlap="1" wp14:anchorId="6174ABA6" wp14:editId="45A8D99F">
                <wp:simplePos x="0" y="0"/>
                <wp:positionH relativeFrom="column">
                  <wp:posOffset>2223135</wp:posOffset>
                </wp:positionH>
                <wp:positionV relativeFrom="paragraph">
                  <wp:posOffset>182738</wp:posOffset>
                </wp:positionV>
                <wp:extent cx="0" cy="342900"/>
                <wp:effectExtent l="50800" t="0" r="76200" b="63500"/>
                <wp:wrapNone/>
                <wp:docPr id="91" name="Straight Arrow Connector 9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429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54A8469C" id="Straight Arrow Connector 91" o:spid="_x0000_s1026" type="#_x0000_t32" style="position:absolute;margin-left:175.05pt;margin-top:14.4pt;width:0;height:27pt;z-index:2517739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" strokecolor="#4579b8 [3044]">
                <v:stroke endarrow="block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71904" behindDoc="0" locked="0" layoutInCell="1" allowOverlap="1" wp14:anchorId="520C8781" wp14:editId="459A1E20">
                <wp:simplePos x="0" y="0"/>
                <wp:positionH relativeFrom="column">
                  <wp:posOffset>1424731</wp:posOffset>
                </wp:positionH>
                <wp:positionV relativeFrom="paragraph">
                  <wp:posOffset>184444</wp:posOffset>
                </wp:positionV>
                <wp:extent cx="0" cy="342900"/>
                <wp:effectExtent l="50800" t="0" r="76200" b="63500"/>
                <wp:wrapNone/>
                <wp:docPr id="90" name="Straight Arrow Connector 9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429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473B7626" id="Straight Arrow Connector 90" o:spid="_x0000_s1026" type="#_x0000_t32" style="position:absolute;margin-left:112.2pt;margin-top:14.5pt;width:0;height:27pt;z-index:2517719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" strokecolor="#4579b8 [3044]">
                <v:stroke endarrow="block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69856" behindDoc="0" locked="0" layoutInCell="1" allowOverlap="1" wp14:anchorId="18970A76" wp14:editId="3BCA8072">
                <wp:simplePos x="0" y="0"/>
                <wp:positionH relativeFrom="column">
                  <wp:posOffset>159167</wp:posOffset>
                </wp:positionH>
                <wp:positionV relativeFrom="paragraph">
                  <wp:posOffset>188197</wp:posOffset>
                </wp:positionV>
                <wp:extent cx="0" cy="342900"/>
                <wp:effectExtent l="50800" t="0" r="76200" b="63500"/>
                <wp:wrapNone/>
                <wp:docPr id="89" name="Straight Arrow Connector 8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429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42B73972" id="Straight Arrow Connector 89" o:spid="_x0000_s1026" type="#_x0000_t32" style="position:absolute;margin-left:12.55pt;margin-top:14.8pt;width:0;height:27pt;z-index:2517698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" strokecolor="#4579b8 [3044]">
                <v:stroke endarrow="block"/>
              </v:shape>
            </w:pict>
          </mc:Fallback>
        </mc:AlternateContent>
      </w:r>
      <w:r w:rsidR="00E43A7D">
        <w:t xml:space="preserve">Normal                     </w:t>
      </w:r>
      <w:r>
        <w:t xml:space="preserve">          </w:t>
      </w:r>
      <w:r w:rsidR="00E43A7D">
        <w:t>No                  Yes</w:t>
      </w:r>
    </w:p>
    <w:p w14:paraId="1663F968" w14:textId="695E1734" w:rsidR="00E43A7D" w:rsidRDefault="00E43A7D" w:rsidP="00130681"/>
    <w:p w14:paraId="178FECD7" w14:textId="6F17B8BA" w:rsidR="00806705" w:rsidRDefault="00DD3144" w:rsidP="00130681">
      <w:r>
        <w:rPr>
          <w:noProof/>
        </w:rPr>
        <mc:AlternateContent>
          <mc:Choice Requires="wps">
            <w:drawing>
              <wp:anchor distT="0" distB="0" distL="114300" distR="114300" simplePos="0" relativeHeight="251750400" behindDoc="0" locked="0" layoutInCell="1" allowOverlap="1" wp14:anchorId="1956AD8E" wp14:editId="3E999CEF">
                <wp:simplePos x="0" y="0"/>
                <wp:positionH relativeFrom="column">
                  <wp:posOffset>4281805</wp:posOffset>
                </wp:positionH>
                <wp:positionV relativeFrom="paragraph">
                  <wp:posOffset>29845</wp:posOffset>
                </wp:positionV>
                <wp:extent cx="932815" cy="580390"/>
                <wp:effectExtent l="0" t="0" r="24130" b="29210"/>
                <wp:wrapSquare wrapText="bothSides"/>
                <wp:docPr id="63" name="Text Box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32815" cy="580390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  <a:effectLst/>
                      </wps:spPr>
                      <wps:txbx>
                        <w:txbxContent>
                          <w:p w14:paraId="49F2DDD9" w14:textId="77777777" w:rsidR="00DD3144" w:rsidRDefault="00DD3144" w:rsidP="0083309D">
                            <w:pPr>
                              <w:rPr>
                                <w:noProof/>
                              </w:rPr>
                            </w:pPr>
                            <w:r>
                              <w:rPr>
                                <w:noProof/>
                              </w:rPr>
                              <w:t xml:space="preserve">Symptomatic </w:t>
                            </w:r>
                          </w:p>
                          <w:p w14:paraId="77DEC777" w14:textId="0535B670" w:rsidR="0083309D" w:rsidRPr="00114D2D" w:rsidRDefault="00DD3144" w:rsidP="0083309D">
                            <w:pPr>
                              <w:rPr>
                                <w:noProof/>
                              </w:rPr>
                            </w:pPr>
                            <w:r>
                              <w:rPr>
                                <w:noProof/>
                              </w:rPr>
                              <w:t>Treatmen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956AD8E" id="Text Box 63" o:spid="_x0000_s1027" type="#_x0000_t202" style="position:absolute;margin-left:337.15pt;margin-top:2.35pt;width:73.45pt;height:45.7pt;z-index:251750400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" filled="f" strokecolor="black [3213]">
                <v:fill o:detectmouseclick="t"/>
                <v:textbox>
                  <w:txbxContent>
                    <w:p w14:paraId="49F2DDD9" w14:textId="77777777" w:rsidR="00DD3144" w:rsidRDefault="00DD3144" w:rsidP="0083309D">
                      <w:pPr>
                        <w:rPr>
                          <w:noProof/>
                        </w:rPr>
                      </w:pPr>
                      <w:r>
                        <w:rPr>
                          <w:noProof/>
                        </w:rPr>
                        <w:t xml:space="preserve">Symptomatic </w:t>
                      </w:r>
                    </w:p>
                    <w:p w14:paraId="77DEC777" w14:textId="0535B670" w:rsidR="0083309D" w:rsidRPr="00114D2D" w:rsidRDefault="00DD3144" w:rsidP="0083309D">
                      <w:pPr>
                        <w:rPr>
                          <w:noProof/>
                        </w:rPr>
                      </w:pPr>
                      <w:r>
                        <w:rPr>
                          <w:noProof/>
                        </w:rPr>
                        <w:t>Treatment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48352" behindDoc="0" locked="0" layoutInCell="1" allowOverlap="1" wp14:anchorId="0778AC89" wp14:editId="537522DB">
                <wp:simplePos x="0" y="0"/>
                <wp:positionH relativeFrom="column">
                  <wp:posOffset>3362960</wp:posOffset>
                </wp:positionH>
                <wp:positionV relativeFrom="paragraph">
                  <wp:posOffset>26035</wp:posOffset>
                </wp:positionV>
                <wp:extent cx="727710" cy="414655"/>
                <wp:effectExtent l="0" t="0" r="24130" b="17145"/>
                <wp:wrapSquare wrapText="bothSides"/>
                <wp:docPr id="62" name="Text Box 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27710" cy="41465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  <a:effectLst/>
                      </wps:spPr>
                      <wps:txbx>
                        <w:txbxContent>
                          <w:p w14:paraId="0C43C99F" w14:textId="22EFF72A" w:rsidR="0083309D" w:rsidRPr="00114D2D" w:rsidRDefault="00DD3144" w:rsidP="0083309D">
                            <w:pPr>
                              <w:rPr>
                                <w:noProof/>
                              </w:rPr>
                            </w:pPr>
                            <w:r>
                              <w:rPr>
                                <w:noProof/>
                              </w:rPr>
                              <w:t>Sorafeni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778AC89" id="Text Box 62" o:spid="_x0000_s1028" type="#_x0000_t202" style="position:absolute;margin-left:264.8pt;margin-top:2.05pt;width:57.3pt;height:32.65pt;z-index:25174835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" filled="f" strokecolor="black [3213]">
                <v:fill o:detectmouseclick="t"/>
                <v:textbox style="mso-fit-shape-to-text:t">
                  <w:txbxContent>
                    <w:p w14:paraId="0C43C99F" w14:textId="22EFF72A" w:rsidR="0083309D" w:rsidRPr="00114D2D" w:rsidRDefault="00DD3144" w:rsidP="0083309D">
                      <w:pPr>
                        <w:rPr>
                          <w:noProof/>
                        </w:rPr>
                      </w:pPr>
                      <w:r>
                        <w:rPr>
                          <w:noProof/>
                        </w:rPr>
                        <w:t>Sorafenib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46304" behindDoc="0" locked="0" layoutInCell="1" allowOverlap="1" wp14:anchorId="11A8EACD" wp14:editId="747C83E9">
                <wp:simplePos x="0" y="0"/>
                <wp:positionH relativeFrom="column">
                  <wp:posOffset>2676525</wp:posOffset>
                </wp:positionH>
                <wp:positionV relativeFrom="paragraph">
                  <wp:posOffset>26035</wp:posOffset>
                </wp:positionV>
                <wp:extent cx="474980" cy="414655"/>
                <wp:effectExtent l="0" t="0" r="24130" b="17145"/>
                <wp:wrapSquare wrapText="bothSides"/>
                <wp:docPr id="61" name="Text Box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74980" cy="41465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  <a:effectLst/>
                      </wps:spPr>
                      <wps:txbx>
                        <w:txbxContent>
                          <w:p w14:paraId="216CC09A" w14:textId="34363CC3" w:rsidR="0083309D" w:rsidRPr="00114D2D" w:rsidRDefault="00DD3144" w:rsidP="0083309D">
                            <w:pPr>
                              <w:rPr>
                                <w:noProof/>
                              </w:rPr>
                            </w:pPr>
                            <w:r>
                              <w:rPr>
                                <w:noProof/>
                              </w:rPr>
                              <w:t>TAC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1A8EACD" id="Text Box 61" o:spid="_x0000_s1029" type="#_x0000_t202" style="position:absolute;margin-left:210.75pt;margin-top:2.05pt;width:37.4pt;height:32.65pt;z-index:25174630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" filled="f" strokecolor="black [3213]">
                <v:fill o:detectmouseclick="t"/>
                <v:textbox style="mso-fit-shape-to-text:t">
                  <w:txbxContent>
                    <w:p w14:paraId="216CC09A" w14:textId="34363CC3" w:rsidR="0083309D" w:rsidRPr="00114D2D" w:rsidRDefault="00DD3144" w:rsidP="0083309D">
                      <w:pPr>
                        <w:rPr>
                          <w:noProof/>
                        </w:rPr>
                      </w:pPr>
                      <w:r>
                        <w:rPr>
                          <w:noProof/>
                        </w:rPr>
                        <w:t>TACE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44256" behindDoc="0" locked="0" layoutInCell="1" allowOverlap="1" wp14:anchorId="578F17D6" wp14:editId="08790A5F">
                <wp:simplePos x="0" y="0"/>
                <wp:positionH relativeFrom="column">
                  <wp:posOffset>2112645</wp:posOffset>
                </wp:positionH>
                <wp:positionV relativeFrom="paragraph">
                  <wp:posOffset>26035</wp:posOffset>
                </wp:positionV>
                <wp:extent cx="403860" cy="414655"/>
                <wp:effectExtent l="0" t="0" r="24130" b="17145"/>
                <wp:wrapSquare wrapText="bothSides"/>
                <wp:docPr id="60" name="Text Box 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3860" cy="41465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  <a:effectLst/>
                      </wps:spPr>
                      <wps:txbx>
                        <w:txbxContent>
                          <w:p w14:paraId="5B40E95D" w14:textId="16EF9854" w:rsidR="0083309D" w:rsidRPr="00114D2D" w:rsidRDefault="00DD3144" w:rsidP="0083309D">
                            <w:pPr>
                              <w:rPr>
                                <w:noProof/>
                              </w:rPr>
                            </w:pPr>
                            <w:r>
                              <w:rPr>
                                <w:noProof/>
                              </w:rPr>
                              <w:t>RF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78F17D6" id="Text Box 60" o:spid="_x0000_s1030" type="#_x0000_t202" style="position:absolute;margin-left:166.35pt;margin-top:2.05pt;width:31.8pt;height:32.65pt;z-index:25174425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" filled="f" strokecolor="black [3213]">
                <v:fill o:detectmouseclick="t"/>
                <v:textbox style="mso-fit-shape-to-text:t">
                  <w:txbxContent>
                    <w:p w14:paraId="5B40E95D" w14:textId="16EF9854" w:rsidR="0083309D" w:rsidRPr="00114D2D" w:rsidRDefault="00DD3144" w:rsidP="0083309D">
                      <w:pPr>
                        <w:rPr>
                          <w:noProof/>
                        </w:rPr>
                      </w:pPr>
                      <w:r>
                        <w:rPr>
                          <w:noProof/>
                        </w:rPr>
                        <w:t>RFA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83309D">
        <w:rPr>
          <w:noProof/>
        </w:rPr>
        <mc:AlternateContent>
          <mc:Choice Requires="wps">
            <w:drawing>
              <wp:anchor distT="0" distB="0" distL="114300" distR="114300" simplePos="0" relativeHeight="251742208" behindDoc="0" locked="0" layoutInCell="1" allowOverlap="1" wp14:anchorId="1C74FB99" wp14:editId="5D5FCD4D">
                <wp:simplePos x="0" y="0"/>
                <wp:positionH relativeFrom="column">
                  <wp:posOffset>854075</wp:posOffset>
                </wp:positionH>
                <wp:positionV relativeFrom="paragraph">
                  <wp:posOffset>21590</wp:posOffset>
                </wp:positionV>
                <wp:extent cx="1080135" cy="414655"/>
                <wp:effectExtent l="0" t="0" r="24130" b="17145"/>
                <wp:wrapSquare wrapText="bothSides"/>
                <wp:docPr id="59" name="Text Box 5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080135" cy="41465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  <a:effectLst/>
                      </wps:spPr>
                      <wps:txbx>
                        <w:txbxContent>
                          <w:p w14:paraId="525CCB75" w14:textId="10DA7743" w:rsidR="0083309D" w:rsidRPr="00114D2D" w:rsidRDefault="00DD3144" w:rsidP="0083309D">
                            <w:pPr>
                              <w:rPr>
                                <w:noProof/>
                              </w:rPr>
                            </w:pPr>
                            <w:r>
                              <w:rPr>
                                <w:noProof/>
                              </w:rPr>
                              <w:t>Transplanta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C74FB99" id="Text Box 59" o:spid="_x0000_s1031" type="#_x0000_t202" style="position:absolute;margin-left:67.25pt;margin-top:1.7pt;width:85.05pt;height:32.65pt;z-index:25174220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" filled="f" strokecolor="black [3213]">
                <v:fill o:detectmouseclick="t"/>
                <v:textbox style="mso-fit-shape-to-text:t">
                  <w:txbxContent>
                    <w:p w14:paraId="525CCB75" w14:textId="10DA7743" w:rsidR="0083309D" w:rsidRPr="00114D2D" w:rsidRDefault="00DD3144" w:rsidP="0083309D">
                      <w:pPr>
                        <w:rPr>
                          <w:noProof/>
                        </w:rPr>
                      </w:pPr>
                      <w:r>
                        <w:rPr>
                          <w:noProof/>
                        </w:rPr>
                        <w:t>Transplantation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83309D">
        <w:rPr>
          <w:noProof/>
        </w:rPr>
        <mc:AlternateContent>
          <mc:Choice Requires="wps">
            <w:drawing>
              <wp:anchor distT="0" distB="0" distL="114300" distR="114300" simplePos="0" relativeHeight="251740160" behindDoc="0" locked="0" layoutInCell="1" allowOverlap="1" wp14:anchorId="4D339903" wp14:editId="6FE3AF55">
                <wp:simplePos x="0" y="0"/>
                <wp:positionH relativeFrom="column">
                  <wp:posOffset>0</wp:posOffset>
                </wp:positionH>
                <wp:positionV relativeFrom="paragraph">
                  <wp:posOffset>0</wp:posOffset>
                </wp:positionV>
                <wp:extent cx="737870" cy="414655"/>
                <wp:effectExtent l="0" t="0" r="24130" b="17145"/>
                <wp:wrapSquare wrapText="bothSides"/>
                <wp:docPr id="58" name="Text Box 5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37870" cy="41465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  <a:effectLst/>
                      </wps:spPr>
                      <wps:txbx>
                        <w:txbxContent>
                          <w:p w14:paraId="1527A237" w14:textId="27F6E504" w:rsidR="0083309D" w:rsidRPr="00114D2D" w:rsidRDefault="0083309D" w:rsidP="00114D2D">
                            <w:pPr>
                              <w:rPr>
                                <w:noProof/>
                              </w:rPr>
                            </w:pPr>
                            <w:r>
                              <w:rPr>
                                <w:noProof/>
                              </w:rPr>
                              <w:t>Resec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D339903" id="Text Box 58" o:spid="_x0000_s1032" type="#_x0000_t202" style="position:absolute;margin-left:0;margin-top:0;width:58.1pt;height:32.65pt;z-index:25174016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" filled="f" strokecolor="black [3213]">
                <v:fill o:detectmouseclick="t"/>
                <v:textbox style="mso-fit-shape-to-text:t">
                  <w:txbxContent>
                    <w:p w14:paraId="1527A237" w14:textId="27F6E504" w:rsidR="0083309D" w:rsidRPr="00114D2D" w:rsidRDefault="0083309D" w:rsidP="00114D2D">
                      <w:pPr>
                        <w:rPr>
                          <w:noProof/>
                        </w:rPr>
                      </w:pPr>
                      <w:r>
                        <w:rPr>
                          <w:noProof/>
                        </w:rPr>
                        <w:t>Resection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79AFBB04" w14:textId="2879EA55" w:rsidR="000A1977" w:rsidRDefault="00DD3144" w:rsidP="00130681">
      <w:r>
        <w:rPr>
          <w:noProof/>
        </w:rPr>
        <mc:AlternateContent>
          <mc:Choice Requires="wps">
            <w:drawing>
              <wp:anchor distT="0" distB="0" distL="114300" distR="114300" simplePos="0" relativeHeight="251752448" behindDoc="0" locked="0" layoutInCell="1" allowOverlap="1" wp14:anchorId="614A84AA" wp14:editId="4BFFE97C">
                <wp:simplePos x="0" y="0"/>
                <wp:positionH relativeFrom="column">
                  <wp:posOffset>-5299075</wp:posOffset>
                </wp:positionH>
                <wp:positionV relativeFrom="paragraph">
                  <wp:posOffset>158115</wp:posOffset>
                </wp:positionV>
                <wp:extent cx="2511425" cy="414655"/>
                <wp:effectExtent l="0" t="0" r="28575" b="17145"/>
                <wp:wrapSquare wrapText="bothSides"/>
                <wp:docPr id="64" name="Text Box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11425" cy="41465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  <a:effectLst/>
                      </wps:spPr>
                      <wps:txbx>
                        <w:txbxContent>
                          <w:p w14:paraId="7A6C1AD1" w14:textId="56318CF0" w:rsidR="0083309D" w:rsidRPr="00114D2D" w:rsidRDefault="00DD3144" w:rsidP="00DD3144">
                            <w:pPr>
                              <w:jc w:val="center"/>
                              <w:rPr>
                                <w:noProof/>
                              </w:rPr>
                            </w:pPr>
                            <w:r>
                              <w:rPr>
                                <w:noProof/>
                              </w:rPr>
                              <w:t>Curative Treatment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14A84AA" id="Text Box 64" o:spid="_x0000_s1033" type="#_x0000_t202" style="position:absolute;margin-left:-417.25pt;margin-top:12.45pt;width:197.75pt;height:32.65pt;z-index:25175244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" filled="f" strokecolor="black [3213]">
                <v:fill o:detectmouseclick="t"/>
                <v:textbox style="mso-fit-shape-to-text:t">
                  <w:txbxContent>
                    <w:p w14:paraId="7A6C1AD1" w14:textId="56318CF0" w:rsidR="0083309D" w:rsidRPr="00114D2D" w:rsidRDefault="00DD3144" w:rsidP="00DD3144">
                      <w:pPr>
                        <w:jc w:val="center"/>
                        <w:rPr>
                          <w:noProof/>
                        </w:rPr>
                      </w:pPr>
                      <w:r>
                        <w:rPr>
                          <w:noProof/>
                        </w:rPr>
                        <w:t>Curative Treatments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54496" behindDoc="0" locked="0" layoutInCell="1" allowOverlap="1" wp14:anchorId="3810F79A" wp14:editId="681F8383">
                <wp:simplePos x="0" y="0"/>
                <wp:positionH relativeFrom="column">
                  <wp:posOffset>-2677160</wp:posOffset>
                </wp:positionH>
                <wp:positionV relativeFrom="paragraph">
                  <wp:posOffset>163830</wp:posOffset>
                </wp:positionV>
                <wp:extent cx="1363345" cy="414655"/>
                <wp:effectExtent l="0" t="0" r="24130" b="17145"/>
                <wp:wrapSquare wrapText="bothSides"/>
                <wp:docPr id="65" name="Text Box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63345" cy="41465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  <a:effectLst/>
                      </wps:spPr>
                      <wps:txbx>
                        <w:txbxContent>
                          <w:p w14:paraId="629D3B95" w14:textId="714EE8FC" w:rsidR="00DD3144" w:rsidRPr="00114D2D" w:rsidRDefault="00DD3144" w:rsidP="00DD3144">
                            <w:pPr>
                              <w:rPr>
                                <w:noProof/>
                              </w:rPr>
                            </w:pPr>
                            <w:r>
                              <w:rPr>
                                <w:noProof/>
                              </w:rPr>
                              <w:t>Palliative treatment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810F79A" id="Text Box 65" o:spid="_x0000_s1034" type="#_x0000_t202" style="position:absolute;margin-left:-210.8pt;margin-top:12.9pt;width:107.35pt;height:32.65pt;z-index:25175449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" filled="f" strokecolor="black [3213]">
                <v:fill o:detectmouseclick="t"/>
                <v:textbox style="mso-fit-shape-to-text:t">
                  <w:txbxContent>
                    <w:p w14:paraId="629D3B95" w14:textId="714EE8FC" w:rsidR="00DD3144" w:rsidRPr="00114D2D" w:rsidRDefault="00DD3144" w:rsidP="00DD3144">
                      <w:pPr>
                        <w:rPr>
                          <w:noProof/>
                        </w:rPr>
                      </w:pPr>
                      <w:r>
                        <w:rPr>
                          <w:noProof/>
                        </w:rPr>
                        <w:t>Palliative treatments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44E0CC21" w14:textId="129DF2AE" w:rsidR="0083309D" w:rsidRDefault="0083309D" w:rsidP="00D057BD">
      <w:pPr>
        <w:rPr>
          <w:color w:val="000000" w:themeColor="text1"/>
        </w:rPr>
      </w:pPr>
    </w:p>
    <w:p w14:paraId="14F5F491" w14:textId="77777777" w:rsidR="00DD3144" w:rsidRDefault="00DD3144" w:rsidP="00D057BD">
      <w:pPr>
        <w:rPr>
          <w:color w:val="000000" w:themeColor="text1"/>
        </w:rPr>
      </w:pPr>
    </w:p>
    <w:p w14:paraId="62E74570" w14:textId="77777777" w:rsidR="00DD3144" w:rsidRDefault="00DD3144" w:rsidP="00D057BD">
      <w:pPr>
        <w:rPr>
          <w:color w:val="000000" w:themeColor="text1"/>
        </w:rPr>
      </w:pPr>
    </w:p>
    <w:p w14:paraId="2993C6FD" w14:textId="77777777" w:rsidR="0026561C" w:rsidRDefault="0026561C" w:rsidP="00D057BD">
      <w:pPr>
        <w:rPr>
          <w:color w:val="000000" w:themeColor="text1"/>
        </w:rPr>
      </w:pPr>
    </w:p>
    <w:p w14:paraId="25458E63" w14:textId="77777777" w:rsidR="0026561C" w:rsidRDefault="0026561C" w:rsidP="00D057BD">
      <w:pPr>
        <w:rPr>
          <w:color w:val="000000" w:themeColor="text1"/>
        </w:rPr>
      </w:pPr>
    </w:p>
    <w:p w14:paraId="3DD029A4" w14:textId="78742176" w:rsidR="000A1977" w:rsidRPr="0026561C" w:rsidRDefault="00382979" w:rsidP="00130681">
      <w:pPr>
        <w:rPr>
          <w:color w:val="000000" w:themeColor="text1"/>
        </w:rPr>
      </w:pPr>
      <w:r w:rsidRPr="008778B1">
        <w:rPr>
          <w:color w:val="000000" w:themeColor="text1"/>
        </w:rPr>
        <w:t>Figure 3</w:t>
      </w:r>
      <w:r w:rsidR="00D057BD" w:rsidRPr="008778B1">
        <w:rPr>
          <w:color w:val="000000" w:themeColor="text1"/>
        </w:rPr>
        <w:t>: Development of HCC in NAFLD</w:t>
      </w:r>
    </w:p>
    <w:p w14:paraId="75DA5BEE" w14:textId="6C26799E" w:rsidR="00A27385" w:rsidRDefault="0026561C" w:rsidP="00806705">
      <w:pPr>
        <w:spacing w:line="160" w:lineRule="exact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55EC2A96" wp14:editId="7EB64AB5">
                <wp:simplePos x="0" y="0"/>
                <wp:positionH relativeFrom="column">
                  <wp:posOffset>-520065</wp:posOffset>
                </wp:positionH>
                <wp:positionV relativeFrom="paragraph">
                  <wp:posOffset>270510</wp:posOffset>
                </wp:positionV>
                <wp:extent cx="1443355" cy="1034415"/>
                <wp:effectExtent l="76200" t="50800" r="106045" b="133985"/>
                <wp:wrapSquare wrapText="bothSides"/>
                <wp:docPr id="13" name="Text Box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443355" cy="1034415"/>
                        </a:xfrm>
                        <a:prstGeom prst="rect">
                          <a:avLst/>
                        </a:prstGeom>
                        <a:gradFill rotWithShape="1">
                          <a:gsLst>
                            <a:gs pos="0">
                              <a:srgbClr val="EDEDED"/>
                            </a:gs>
                            <a:gs pos="64999">
                              <a:srgbClr val="D0D0D0"/>
                            </a:gs>
                            <a:gs pos="100000">
                              <a:srgbClr val="BCBCBC"/>
                            </a:gs>
                          </a:gsLst>
                          <a:lin ang="5400000" scaled="1"/>
                        </a:gradFill>
                        <a:ln w="9525">
                          <a:solidFill>
                            <a:schemeClr val="dk1">
                              <a:lumMod val="9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blurRad="63500" dist="20000" dir="5400000" rotWithShape="0">
                            <a:srgbClr val="000000">
                              <a:alpha val="37999"/>
                            </a:srgbClr>
                          </a:outerShdw>
                        </a:effectLst>
                      </wps:spPr>
                      <wps:txbx>
                        <w:txbxContent>
                          <w:p w14:paraId="0942F552" w14:textId="77777777" w:rsidR="00794C39" w:rsidRPr="00EF54E0" w:rsidRDefault="00794C39" w:rsidP="00EF54E0">
                            <w:pPr>
                              <w:spacing w:line="160" w:lineRule="exact"/>
                              <w:rPr>
                                <w:color w:val="000000"/>
                              </w:rPr>
                            </w:pPr>
                            <w:r w:rsidRPr="00EF54E0">
                              <w:rPr>
                                <w:color w:val="000000"/>
                              </w:rPr>
                              <w:t>Diabetes</w:t>
                            </w:r>
                          </w:p>
                          <w:p w14:paraId="68CA0169" w14:textId="77777777" w:rsidR="00794C39" w:rsidRPr="00EF54E0" w:rsidRDefault="00794C39" w:rsidP="00EF54E0">
                            <w:pPr>
                              <w:spacing w:line="160" w:lineRule="exact"/>
                              <w:rPr>
                                <w:color w:val="000000"/>
                              </w:rPr>
                            </w:pPr>
                            <w:r w:rsidRPr="00EF54E0">
                              <w:rPr>
                                <w:color w:val="000000"/>
                              </w:rPr>
                              <w:t>Obesity</w:t>
                            </w:r>
                          </w:p>
                          <w:p w14:paraId="28A502F2" w14:textId="77777777" w:rsidR="00794C39" w:rsidRPr="00EF54E0" w:rsidRDefault="00794C39" w:rsidP="00EF54E0">
                            <w:pPr>
                              <w:spacing w:line="160" w:lineRule="exact"/>
                              <w:rPr>
                                <w:color w:val="000000"/>
                              </w:rPr>
                            </w:pPr>
                            <w:r w:rsidRPr="00EF54E0">
                              <w:rPr>
                                <w:color w:val="000000"/>
                              </w:rPr>
                              <w:t>Metabolic Syndrome</w:t>
                            </w:r>
                          </w:p>
                          <w:p w14:paraId="5D6EC3AC" w14:textId="77777777" w:rsidR="00794C39" w:rsidRDefault="00794C39"/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5EC2A96" id="Text Box 19" o:spid="_x0000_s1035" type="#_x0000_t202" style="position:absolute;margin-left:-40.95pt;margin-top:21.3pt;width:113.65pt;height:81.4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" fillcolor="#ededed" strokecolor="black [3040]">
                <v:fill color2="#bcbcbc" rotate="t" colors="0 #ededed;42598f #d0d0d0;1 #bcbcbc" focus="100%" type="gradient"/>
                <v:shadow on="t" opacity="24903f" origin=",.5" offset="0,20000emu"/>
                <v:textbox>
                  <w:txbxContent>
                    <w:p w14:paraId="0942F552" w14:textId="77777777" w:rsidR="00794C39" w:rsidRPr="00EF54E0" w:rsidRDefault="00794C39" w:rsidP="00EF54E0">
                      <w:pPr>
                        <w:spacing w:line="160" w:lineRule="exact"/>
                        <w:rPr>
                          <w:color w:val="000000"/>
                        </w:rPr>
                      </w:pPr>
                      <w:r w:rsidRPr="00EF54E0">
                        <w:rPr>
                          <w:color w:val="000000"/>
                        </w:rPr>
                        <w:t>Diabetes</w:t>
                      </w:r>
                    </w:p>
                    <w:p w14:paraId="68CA0169" w14:textId="77777777" w:rsidR="00794C39" w:rsidRPr="00EF54E0" w:rsidRDefault="00794C39" w:rsidP="00EF54E0">
                      <w:pPr>
                        <w:spacing w:line="160" w:lineRule="exact"/>
                        <w:rPr>
                          <w:color w:val="000000"/>
                        </w:rPr>
                      </w:pPr>
                      <w:r w:rsidRPr="00EF54E0">
                        <w:rPr>
                          <w:color w:val="000000"/>
                        </w:rPr>
                        <w:t>Obesity</w:t>
                      </w:r>
                    </w:p>
                    <w:p w14:paraId="28A502F2" w14:textId="77777777" w:rsidR="00794C39" w:rsidRPr="00EF54E0" w:rsidRDefault="00794C39" w:rsidP="00EF54E0">
                      <w:pPr>
                        <w:spacing w:line="160" w:lineRule="exact"/>
                        <w:rPr>
                          <w:color w:val="000000"/>
                        </w:rPr>
                      </w:pPr>
                      <w:r w:rsidRPr="00EF54E0">
                        <w:rPr>
                          <w:color w:val="000000"/>
                        </w:rPr>
                        <w:t>Metabolic Syndrome</w:t>
                      </w:r>
                    </w:p>
                    <w:p w14:paraId="5D6EC3AC" w14:textId="77777777" w:rsidR="00794C39" w:rsidRDefault="00794C39"/>
                  </w:txbxContent>
                </v:textbox>
                <w10:wrap type="square"/>
              </v:shape>
            </w:pict>
          </mc:Fallback>
        </mc:AlternateContent>
      </w:r>
    </w:p>
    <w:p w14:paraId="5505B41E" w14:textId="43DF64B0" w:rsidR="00A27385" w:rsidRDefault="00A27385" w:rsidP="00806705">
      <w:pPr>
        <w:spacing w:line="160" w:lineRule="exact"/>
      </w:pPr>
    </w:p>
    <w:p w14:paraId="56DBCA13" w14:textId="77777777" w:rsidR="00EF54E0" w:rsidRDefault="00EF54E0" w:rsidP="00806705">
      <w:pPr>
        <w:spacing w:line="160" w:lineRule="exact"/>
      </w:pPr>
    </w:p>
    <w:p w14:paraId="48E41950" w14:textId="77777777" w:rsidR="00EF54E0" w:rsidRDefault="00EF54E0" w:rsidP="00806705">
      <w:pPr>
        <w:spacing w:line="160" w:lineRule="exact"/>
      </w:pPr>
    </w:p>
    <w:p w14:paraId="71ABE6CE" w14:textId="77777777" w:rsidR="00EF54E0" w:rsidRDefault="00EF54E0" w:rsidP="00806705">
      <w:pPr>
        <w:spacing w:line="160" w:lineRule="exact"/>
      </w:pPr>
    </w:p>
    <w:p w14:paraId="6AC25762" w14:textId="77777777" w:rsidR="00EF54E0" w:rsidRDefault="00EF54E0" w:rsidP="00806705">
      <w:pPr>
        <w:spacing w:line="160" w:lineRule="exact"/>
      </w:pPr>
    </w:p>
    <w:p w14:paraId="3C9F2FD5" w14:textId="77777777" w:rsidR="00EF54E0" w:rsidRDefault="00DF4BBF" w:rsidP="00806705">
      <w:pPr>
        <w:spacing w:line="160" w:lineRule="exact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5C99AF44" wp14:editId="0EE5A6E9">
                <wp:simplePos x="0" y="0"/>
                <wp:positionH relativeFrom="column">
                  <wp:posOffset>-1289050</wp:posOffset>
                </wp:positionH>
                <wp:positionV relativeFrom="paragraph">
                  <wp:posOffset>438785</wp:posOffset>
                </wp:positionV>
                <wp:extent cx="800100" cy="635"/>
                <wp:effectExtent l="241300" t="177800" r="266065" b="228600"/>
                <wp:wrapNone/>
                <wp:docPr id="12" name="Straight Arrow Connector 3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rot="16200000" flipH="1">
                          <a:off x="0" y="0"/>
                          <a:ext cx="800100" cy="635"/>
                        </a:xfrm>
                        <a:prstGeom prst="bentConnector3">
                          <a:avLst>
                            <a:gd name="adj1" fmla="val 50000"/>
                          </a:avLst>
                        </a:prstGeom>
                        <a:noFill/>
                        <a:ln w="25400">
                          <a:solidFill>
                            <a:schemeClr val="dk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 type="arrow" w="med" len="med"/>
                        </a:ln>
                        <a:effectLst>
                          <a:outerShdw blurRad="63500" dist="20000" dir="5400000" rotWithShape="0">
                            <a:srgbClr val="000000">
                              <a:alpha val="37999"/>
                            </a:srgbClr>
                          </a:outerShdw>
                        </a:effectLst>
                        <a:extLst>
                          <a:ext uri="{909E8E84-426E-40dd-AFC4-6F175D3DCCD1}">
                            <a14:hiddenFill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="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34" coordsize="21600,21600" o:spt="34" o:oned="t" adj="10800" path="m0,0l@0,0@0,21600,21600,21600e" filled="f">
                <v:stroke joinstyle="miter"/>
                <v:formulas>
                  <v:f eqn="val #0"/>
                </v:formulas>
                <v:path arrowok="t" fillok="f" o:connecttype="none"/>
                <v:handles>
                  <v:h position="#0,center"/>
                </v:handles>
                <o:lock v:ext="edit" shapetype="t"/>
              </v:shapetype>
              <v:shape id="Straight Arrow Connector 35" o:spid="_x0000_s1026" type="#_x0000_t34" style="position:absolute;margin-left:-101.45pt;margin-top:34.55pt;width:63pt;height:.05pt;rotation:90;flip:x;z-index:251686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" strokecolor="black [3200]" strokeweight="2pt">
                <v:stroke endarrow="open"/>
                <v:shadow on="t" opacity="24903f" origin=",.5" offset="0,20000emu"/>
              </v:shape>
            </w:pict>
          </mc:Fallback>
        </mc:AlternateContent>
      </w:r>
    </w:p>
    <w:p w14:paraId="41FAC111" w14:textId="77777777" w:rsidR="00EF54E0" w:rsidRDefault="00DF4BBF" w:rsidP="00806705">
      <w:pPr>
        <w:spacing w:line="160" w:lineRule="exact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1B40FF01" wp14:editId="446FAC8F">
                <wp:simplePos x="0" y="0"/>
                <wp:positionH relativeFrom="column">
                  <wp:posOffset>3439160</wp:posOffset>
                </wp:positionH>
                <wp:positionV relativeFrom="paragraph">
                  <wp:posOffset>154940</wp:posOffset>
                </wp:positionV>
                <wp:extent cx="1069340" cy="2058035"/>
                <wp:effectExtent l="76200" t="50800" r="99060" b="126365"/>
                <wp:wrapSquare wrapText="bothSides"/>
                <wp:docPr id="11" name="Text Box 3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69340" cy="2058035"/>
                        </a:xfrm>
                        <a:prstGeom prst="rect">
                          <a:avLst/>
                        </a:prstGeom>
                        <a:gradFill rotWithShape="1">
                          <a:gsLst>
                            <a:gs pos="0">
                              <a:srgbClr val="EDEDED"/>
                            </a:gs>
                            <a:gs pos="64999">
                              <a:srgbClr val="D0D0D0"/>
                            </a:gs>
                            <a:gs pos="100000">
                              <a:srgbClr val="BCBCBC"/>
                            </a:gs>
                          </a:gsLst>
                          <a:lin ang="5400000" scaled="1"/>
                        </a:gradFill>
                        <a:ln w="9525">
                          <a:solidFill>
                            <a:schemeClr val="dk1">
                              <a:lumMod val="9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blurRad="63500" dist="20000" dir="5400000" rotWithShape="0">
                            <a:srgbClr val="000000">
                              <a:alpha val="37999"/>
                            </a:srgbClr>
                          </a:outerShdw>
                        </a:effectLst>
                      </wps:spPr>
                      <wps:txbx>
                        <w:txbxContent>
                          <w:p w14:paraId="536D95B6" w14:textId="77777777" w:rsidR="00794C39" w:rsidRPr="00EF54E0" w:rsidRDefault="00794C39" w:rsidP="007E3011">
                            <w:pPr>
                              <w:spacing w:line="160" w:lineRule="exact"/>
                              <w:rPr>
                                <w:color w:val="000000"/>
                              </w:rPr>
                            </w:pPr>
                            <w:r>
                              <w:rPr>
                                <w:color w:val="000000"/>
                              </w:rPr>
                              <w:t xml:space="preserve">   Steatosis</w:t>
                            </w:r>
                          </w:p>
                          <w:p w14:paraId="2E15441B" w14:textId="77777777" w:rsidR="00794C39" w:rsidRDefault="00794C39" w:rsidP="007E3011">
                            <w:pPr>
                              <w:spacing w:line="160" w:lineRule="exact"/>
                              <w:rPr>
                                <w:color w:val="000000"/>
                              </w:rPr>
                            </w:pPr>
                          </w:p>
                          <w:p w14:paraId="00E28340" w14:textId="77777777" w:rsidR="00794C39" w:rsidRDefault="00794C39" w:rsidP="007E3011">
                            <w:pPr>
                              <w:spacing w:line="160" w:lineRule="exact"/>
                              <w:rPr>
                                <w:color w:val="000000"/>
                              </w:rPr>
                            </w:pPr>
                          </w:p>
                          <w:p w14:paraId="0CD1CDA6" w14:textId="77777777" w:rsidR="00794C39" w:rsidRPr="00EF54E0" w:rsidRDefault="00794C39" w:rsidP="007E3011">
                            <w:pPr>
                              <w:spacing w:line="160" w:lineRule="exact"/>
                              <w:rPr>
                                <w:color w:val="000000"/>
                              </w:rPr>
                            </w:pPr>
                            <w:r>
                              <w:rPr>
                                <w:color w:val="000000"/>
                              </w:rPr>
                              <w:t>Steatohepatitis</w:t>
                            </w:r>
                          </w:p>
                          <w:p w14:paraId="67CB10E7" w14:textId="77777777" w:rsidR="00794C39" w:rsidRPr="00EF54E0" w:rsidRDefault="00794C39" w:rsidP="007E3011">
                            <w:pPr>
                              <w:spacing w:line="160" w:lineRule="exact"/>
                              <w:rPr>
                                <w:color w:val="000000"/>
                              </w:rPr>
                            </w:pPr>
                          </w:p>
                          <w:p w14:paraId="74544AB7" w14:textId="77777777" w:rsidR="00794C39" w:rsidRDefault="00794C39" w:rsidP="007E3011">
                            <w:r>
                              <w:t xml:space="preserve">  Cirrhosi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B40FF01" id="Text Box 33" o:spid="_x0000_s1036" type="#_x0000_t202" style="position:absolute;margin-left:270.8pt;margin-top:12.2pt;width:84.2pt;height:162.05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" fillcolor="#ededed" strokecolor="black [3040]">
                <v:fill color2="#bcbcbc" rotate="t" colors="0 #ededed;42598f #d0d0d0;1 #bcbcbc" focus="100%" type="gradient"/>
                <v:shadow on="t" opacity="24903f" origin=",.5" offset="0,20000emu"/>
                <v:textbox>
                  <w:txbxContent>
                    <w:p w14:paraId="536D95B6" w14:textId="77777777" w:rsidR="00794C39" w:rsidRPr="00EF54E0" w:rsidRDefault="00794C39" w:rsidP="007E3011">
                      <w:pPr>
                        <w:spacing w:line="160" w:lineRule="exact"/>
                        <w:rPr>
                          <w:color w:val="000000"/>
                        </w:rPr>
                      </w:pPr>
                      <w:r>
                        <w:rPr>
                          <w:color w:val="000000"/>
                        </w:rPr>
                        <w:t xml:space="preserve">   Steatosis</w:t>
                      </w:r>
                    </w:p>
                    <w:p w14:paraId="2E15441B" w14:textId="77777777" w:rsidR="00794C39" w:rsidRDefault="00794C39" w:rsidP="007E3011">
                      <w:pPr>
                        <w:spacing w:line="160" w:lineRule="exact"/>
                        <w:rPr>
                          <w:color w:val="000000"/>
                        </w:rPr>
                      </w:pPr>
                    </w:p>
                    <w:p w14:paraId="00E28340" w14:textId="77777777" w:rsidR="00794C39" w:rsidRDefault="00794C39" w:rsidP="007E3011">
                      <w:pPr>
                        <w:spacing w:line="160" w:lineRule="exact"/>
                        <w:rPr>
                          <w:color w:val="000000"/>
                        </w:rPr>
                      </w:pPr>
                    </w:p>
                    <w:p w14:paraId="0CD1CDA6" w14:textId="77777777" w:rsidR="00794C39" w:rsidRPr="00EF54E0" w:rsidRDefault="00794C39" w:rsidP="007E3011">
                      <w:pPr>
                        <w:spacing w:line="160" w:lineRule="exact"/>
                        <w:rPr>
                          <w:color w:val="000000"/>
                        </w:rPr>
                      </w:pPr>
                      <w:r>
                        <w:rPr>
                          <w:color w:val="000000"/>
                        </w:rPr>
                        <w:t>Steatohepatitis</w:t>
                      </w:r>
                    </w:p>
                    <w:p w14:paraId="67CB10E7" w14:textId="77777777" w:rsidR="00794C39" w:rsidRPr="00EF54E0" w:rsidRDefault="00794C39" w:rsidP="007E3011">
                      <w:pPr>
                        <w:spacing w:line="160" w:lineRule="exact"/>
                        <w:rPr>
                          <w:color w:val="000000"/>
                        </w:rPr>
                      </w:pPr>
                    </w:p>
                    <w:p w14:paraId="74544AB7" w14:textId="77777777" w:rsidR="00794C39" w:rsidRDefault="00794C39" w:rsidP="007E3011">
                      <w:r>
                        <w:t xml:space="preserve">  Cirrhosis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4BCD75FA" w14:textId="658ADDB4" w:rsidR="00EF54E0" w:rsidRDefault="0026561C" w:rsidP="00806705">
      <w:pPr>
        <w:spacing w:line="160" w:lineRule="exact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239FCBC6" wp14:editId="18721C03">
                <wp:simplePos x="0" y="0"/>
                <wp:positionH relativeFrom="column">
                  <wp:posOffset>1423035</wp:posOffset>
                </wp:positionH>
                <wp:positionV relativeFrom="paragraph">
                  <wp:posOffset>156210</wp:posOffset>
                </wp:positionV>
                <wp:extent cx="1536700" cy="655955"/>
                <wp:effectExtent l="76200" t="50800" r="114300" b="131445"/>
                <wp:wrapSquare wrapText="bothSides"/>
                <wp:docPr id="1" name="Text Box 3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536700" cy="655955"/>
                        </a:xfrm>
                        <a:prstGeom prst="rect">
                          <a:avLst/>
                        </a:prstGeom>
                        <a:gradFill rotWithShape="1">
                          <a:gsLst>
                            <a:gs pos="0">
                              <a:srgbClr val="EDEDED"/>
                            </a:gs>
                            <a:gs pos="64999">
                              <a:srgbClr val="D0D0D0"/>
                            </a:gs>
                            <a:gs pos="100000">
                              <a:srgbClr val="BCBCBC"/>
                            </a:gs>
                          </a:gsLst>
                          <a:lin ang="5400000" scaled="1"/>
                        </a:gradFill>
                        <a:ln w="9525">
                          <a:solidFill>
                            <a:schemeClr val="dk1">
                              <a:lumMod val="9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blurRad="63500" dist="20000" dir="5400000" rotWithShape="0">
                            <a:srgbClr val="000000">
                              <a:alpha val="37999"/>
                            </a:srgbClr>
                          </a:outerShdw>
                        </a:effectLst>
                      </wps:spPr>
                      <wps:txbx>
                        <w:txbxContent>
                          <w:p w14:paraId="3A798A33" w14:textId="77777777" w:rsidR="00794C39" w:rsidRDefault="00794C39" w:rsidP="00095BE0">
                            <w:pPr>
                              <w:spacing w:line="160" w:lineRule="exact"/>
                              <w:rPr>
                                <w:color w:val="000000"/>
                              </w:rPr>
                            </w:pPr>
                            <w:r>
                              <w:rPr>
                                <w:color w:val="000000"/>
                              </w:rPr>
                              <w:t>Genetic Predisposition</w:t>
                            </w:r>
                          </w:p>
                          <w:p w14:paraId="63B78E62" w14:textId="77777777" w:rsidR="00794C39" w:rsidRPr="00EF54E0" w:rsidRDefault="00794C39" w:rsidP="00095BE0">
                            <w:pPr>
                              <w:spacing w:line="160" w:lineRule="exact"/>
                              <w:rPr>
                                <w:color w:val="000000"/>
                              </w:rPr>
                            </w:pPr>
                            <w:r>
                              <w:rPr>
                                <w:color w:val="000000"/>
                              </w:rPr>
                              <w:t>(PNPLA3 SNP)</w:t>
                            </w:r>
                          </w:p>
                          <w:p w14:paraId="13DE26DD" w14:textId="77777777" w:rsidR="00794C39" w:rsidRDefault="00794C39" w:rsidP="00095BE0"/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39FCBC6" id="Text Box 32" o:spid="_x0000_s1037" type="#_x0000_t202" style="position:absolute;margin-left:112.05pt;margin-top:12.3pt;width:121pt;height:51.65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" fillcolor="#ededed" strokecolor="black [3040]">
                <v:fill color2="#bcbcbc" rotate="t" colors="0 #ededed;42598f #d0d0d0;1 #bcbcbc" focus="100%" type="gradient"/>
                <v:shadow on="t" opacity="24903f" origin=",.5" offset="0,20000emu"/>
                <v:textbox>
                  <w:txbxContent>
                    <w:p w14:paraId="3A798A33" w14:textId="77777777" w:rsidR="00794C39" w:rsidRDefault="00794C39" w:rsidP="00095BE0">
                      <w:pPr>
                        <w:spacing w:line="160" w:lineRule="exact"/>
                        <w:rPr>
                          <w:color w:val="000000"/>
                        </w:rPr>
                      </w:pPr>
                      <w:r>
                        <w:rPr>
                          <w:color w:val="000000"/>
                        </w:rPr>
                        <w:t>Genetic Predisposition</w:t>
                      </w:r>
                    </w:p>
                    <w:p w14:paraId="63B78E62" w14:textId="77777777" w:rsidR="00794C39" w:rsidRPr="00EF54E0" w:rsidRDefault="00794C39" w:rsidP="00095BE0">
                      <w:pPr>
                        <w:spacing w:line="160" w:lineRule="exact"/>
                        <w:rPr>
                          <w:color w:val="000000"/>
                        </w:rPr>
                      </w:pPr>
                      <w:r>
                        <w:rPr>
                          <w:color w:val="000000"/>
                        </w:rPr>
                        <w:t>(PNPLA3 SNP)</w:t>
                      </w:r>
                    </w:p>
                    <w:p w14:paraId="13DE26DD" w14:textId="77777777" w:rsidR="00794C39" w:rsidRDefault="00794C39" w:rsidP="00095BE0"/>
                  </w:txbxContent>
                </v:textbox>
                <w10:wrap type="square"/>
              </v:shape>
            </w:pict>
          </mc:Fallback>
        </mc:AlternateContent>
      </w:r>
      <w:r w:rsidR="00DF4BBF">
        <w:rPr>
          <w:noProof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7D9210A8" wp14:editId="6796034D">
                <wp:simplePos x="0" y="0"/>
                <wp:positionH relativeFrom="column">
                  <wp:posOffset>3886200</wp:posOffset>
                </wp:positionH>
                <wp:positionV relativeFrom="paragraph">
                  <wp:posOffset>153670</wp:posOffset>
                </wp:positionV>
                <wp:extent cx="0" cy="342900"/>
                <wp:effectExtent l="165100" t="101600" r="190500" b="139700"/>
                <wp:wrapNone/>
                <wp:docPr id="10" name="Straight Arrow Connector 3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342900"/>
                        </a:xfrm>
                        <a:prstGeom prst="straightConnector1">
                          <a:avLst/>
                        </a:prstGeom>
                        <a:noFill/>
                        <a:ln w="25400">
                          <a:solidFill>
                            <a:schemeClr val="dk1">
                              <a:lumMod val="100000"/>
                              <a:lumOff val="0"/>
                            </a:schemeClr>
                          </a:solidFill>
                          <a:round/>
                          <a:headEnd/>
                          <a:tailEnd type="arrow" w="med" len="med"/>
                        </a:ln>
                        <a:effectLst>
                          <a:outerShdw blurRad="63500" dist="20000" dir="5400000" rotWithShape="0">
                            <a:srgbClr val="000000">
                              <a:alpha val="37999"/>
                            </a:srgbClr>
                          </a:outerShdw>
                        </a:effectLst>
                        <a:extLst>
                          <a:ext uri="{909E8E84-426E-40dd-AFC4-6F175D3DCCD1}">
                            <a14:hiddenFill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="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32" coordsize="21600,21600" o:spt="32" o:oned="t" path="m0,0l21600,21600e" filled="f">
                <v:path arrowok="t" fillok="f" o:connecttype="none"/>
                <o:lock v:ext="edit" shapetype="t"/>
              </v:shapetype>
              <v:shape id="Straight Arrow Connector 38" o:spid="_x0000_s1026" type="#_x0000_t32" style="position:absolute;margin-left:306pt;margin-top:12.1pt;width:0;height:27pt;z-index:2516899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" strokecolor="black [3200]" strokeweight="2pt">
                <v:stroke endarrow="open"/>
                <v:shadow on="t" opacity="24903f" origin=",.5" offset="0,20000emu"/>
              </v:shape>
            </w:pict>
          </mc:Fallback>
        </mc:AlternateContent>
      </w:r>
      <w:r w:rsidR="00DF4BBF">
        <w:rPr>
          <w:noProof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01098DFF" wp14:editId="66992E20">
                <wp:simplePos x="0" y="0"/>
                <wp:positionH relativeFrom="column">
                  <wp:posOffset>4686300</wp:posOffset>
                </wp:positionH>
                <wp:positionV relativeFrom="paragraph">
                  <wp:posOffset>39370</wp:posOffset>
                </wp:positionV>
                <wp:extent cx="228600" cy="228600"/>
                <wp:effectExtent l="0" t="0" r="0" b="0"/>
                <wp:wrapSquare wrapText="bothSides"/>
                <wp:docPr id="42" name="Text Box 4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28600" cy="2286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C97E4D0" w14:textId="77777777" w:rsidR="00794C39" w:rsidRDefault="00794C39">
                            <w:r>
                              <w:rPr>
                                <w:rFonts w:ascii="Calibri" w:hAnsi="Calibri"/>
                              </w:rPr>
                              <w:t>?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42" o:spid="_x0000_s1028" type="#_x0000_t202" style="position:absolute;margin-left:369pt;margin-top:3.1pt;width:18pt;height:18pt;z-index:25169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" filled="f" stroked="f">
                <v:path arrowok="t"/>
                <v:textbox>
                  <w:txbxContent>
                    <w:p w:rsidR="00794C39" w:rsidRDefault="00794C39">
                      <w:r>
                        <w:rPr>
                          <w:rFonts w:ascii="Calibri" w:hAnsi="Calibri"/>
                        </w:rPr>
                        <w:t>?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2433D8A1" w14:textId="5DBAE25C" w:rsidR="00A27385" w:rsidRDefault="00DF4BBF" w:rsidP="00095BE0">
      <w:pPr>
        <w:spacing w:line="160" w:lineRule="exact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1D8B6E33" wp14:editId="090F610A">
                <wp:simplePos x="0" y="0"/>
                <wp:positionH relativeFrom="column">
                  <wp:posOffset>3886200</wp:posOffset>
                </wp:positionH>
                <wp:positionV relativeFrom="paragraph">
                  <wp:posOffset>610870</wp:posOffset>
                </wp:positionV>
                <wp:extent cx="0" cy="228600"/>
                <wp:effectExtent l="165100" t="101600" r="190500" b="152400"/>
                <wp:wrapNone/>
                <wp:docPr id="9" name="Straight Arrow Connector 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228600"/>
                        </a:xfrm>
                        <a:prstGeom prst="straightConnector1">
                          <a:avLst/>
                        </a:prstGeom>
                        <a:noFill/>
                        <a:ln w="25400">
                          <a:solidFill>
                            <a:schemeClr val="dk1">
                              <a:lumMod val="100000"/>
                              <a:lumOff val="0"/>
                            </a:schemeClr>
                          </a:solidFill>
                          <a:round/>
                          <a:headEnd/>
                          <a:tailEnd type="arrow" w="med" len="med"/>
                        </a:ln>
                        <a:effectLst>
                          <a:outerShdw blurRad="63500" dist="20000" dir="5400000" rotWithShape="0">
                            <a:srgbClr val="000000">
                              <a:alpha val="37999"/>
                            </a:srgbClr>
                          </a:outerShdw>
                        </a:effectLst>
                        <a:extLst>
                          <a:ext uri="{909E8E84-426E-40dd-AFC4-6F175D3DCCD1}">
                            <a14:hiddenFill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="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Straight Arrow Connector 37" o:spid="_x0000_s1026" type="#_x0000_t32" style="position:absolute;margin-left:306pt;margin-top:48.1pt;width:0;height:18pt;z-index:251688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" strokecolor="black [3200]" strokeweight="2pt">
                <v:stroke endarrow="open"/>
                <v:shadow on="t" opacity="24903f" origin=",.5" offset="0,20000emu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2E0A6D30" wp14:editId="610B98E3">
                <wp:simplePos x="0" y="0"/>
                <wp:positionH relativeFrom="column">
                  <wp:posOffset>1257300</wp:posOffset>
                </wp:positionH>
                <wp:positionV relativeFrom="paragraph">
                  <wp:posOffset>839470</wp:posOffset>
                </wp:positionV>
                <wp:extent cx="2171700" cy="0"/>
                <wp:effectExtent l="101600" t="165100" r="114300" b="215900"/>
                <wp:wrapNone/>
                <wp:docPr id="8" name="Straight Arrow Connector 3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2171700" cy="0"/>
                        </a:xfrm>
                        <a:prstGeom prst="straightConnector1">
                          <a:avLst/>
                        </a:prstGeom>
                        <a:noFill/>
                        <a:ln w="25400">
                          <a:solidFill>
                            <a:schemeClr val="dk1">
                              <a:lumMod val="100000"/>
                              <a:lumOff val="0"/>
                            </a:schemeClr>
                          </a:solidFill>
                          <a:round/>
                          <a:headEnd/>
                          <a:tailEnd type="arrow" w="med" len="med"/>
                        </a:ln>
                        <a:effectLst>
                          <a:outerShdw blurRad="63500" dist="20000" dir="5400000" rotWithShape="0">
                            <a:srgbClr val="000000">
                              <a:alpha val="37999"/>
                            </a:srgbClr>
                          </a:outerShdw>
                        </a:effectLst>
                        <a:extLst>
                          <a:ext uri="{909E8E84-426E-40dd-AFC4-6F175D3DCCD1}">
                            <a14:hiddenFill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="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Straight Arrow Connector 36" o:spid="_x0000_s1026" type="#_x0000_t32" style="position:absolute;margin-left:99pt;margin-top:66.1pt;width:171pt;height:0;z-index:25168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" strokecolor="black [3200]" strokeweight="2pt">
                <v:stroke endarrow="open"/>
                <v:shadow on="t" opacity="24903f" origin=",.5" offset="0,20000emu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14F51D20" wp14:editId="1A6B143E">
                <wp:simplePos x="0" y="0"/>
                <wp:positionH relativeFrom="column">
                  <wp:posOffset>-571500</wp:posOffset>
                </wp:positionH>
                <wp:positionV relativeFrom="paragraph">
                  <wp:posOffset>267970</wp:posOffset>
                </wp:positionV>
                <wp:extent cx="1823720" cy="1595120"/>
                <wp:effectExtent l="88900" t="88900" r="93980" b="119380"/>
                <wp:wrapSquare wrapText="bothSides"/>
                <wp:docPr id="7" name="Text Box 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823720" cy="1595120"/>
                        </a:xfrm>
                        <a:prstGeom prst="rect">
                          <a:avLst/>
                        </a:prstGeom>
                        <a:gradFill rotWithShape="1">
                          <a:gsLst>
                            <a:gs pos="0">
                              <a:srgbClr val="EDEDED"/>
                            </a:gs>
                            <a:gs pos="64999">
                              <a:srgbClr val="D0D0D0"/>
                            </a:gs>
                            <a:gs pos="100000">
                              <a:srgbClr val="BCBCBC"/>
                            </a:gs>
                          </a:gsLst>
                          <a:lin ang="5400000" scaled="1"/>
                        </a:gradFill>
                        <a:ln w="9525">
                          <a:solidFill>
                            <a:schemeClr val="dk1">
                              <a:lumMod val="9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blurRad="63500" dist="20000" dir="5400000" rotWithShape="0">
                            <a:srgbClr val="000000">
                              <a:alpha val="37999"/>
                            </a:srgbClr>
                          </a:outerShdw>
                        </a:effectLst>
                      </wps:spPr>
                      <wps:txbx>
                        <w:txbxContent>
                          <w:p w14:paraId="52B95542" w14:textId="277EE5A1" w:rsidR="00794C39" w:rsidRDefault="00794C39" w:rsidP="00095BE0">
                            <w:pPr>
                              <w:spacing w:line="160" w:lineRule="exact"/>
                              <w:rPr>
                                <w:color w:val="000000"/>
                              </w:rPr>
                            </w:pPr>
                            <w:r>
                              <w:rPr>
                                <w:color w:val="000000"/>
                              </w:rPr>
                              <w:t xml:space="preserve">   Insulin Resistance</w:t>
                            </w:r>
                          </w:p>
                          <w:p w14:paraId="2B089A19" w14:textId="77777777" w:rsidR="00794C39" w:rsidRDefault="00794C39" w:rsidP="00095BE0">
                            <w:pPr>
                              <w:spacing w:line="160" w:lineRule="exact"/>
                              <w:rPr>
                                <w:color w:val="000000"/>
                              </w:rPr>
                            </w:pPr>
                            <w:r>
                              <w:rPr>
                                <w:rFonts w:ascii="Wingdings" w:hAnsi="Wingdings"/>
                                <w:bCs/>
                                <w:sz w:val="24"/>
                                <w:szCs w:val="24"/>
                              </w:rPr>
                              <w:t></w:t>
                            </w:r>
                            <w:r>
                              <w:rPr>
                                <w:color w:val="000000"/>
                              </w:rPr>
                              <w:t xml:space="preserve">   Free Fatty Acids</w:t>
                            </w:r>
                          </w:p>
                          <w:p w14:paraId="040C71C0" w14:textId="77777777" w:rsidR="00794C39" w:rsidRDefault="00794C39" w:rsidP="00095BE0">
                            <w:pPr>
                              <w:spacing w:line="160" w:lineRule="exact"/>
                              <w:rPr>
                                <w:color w:val="000000"/>
                              </w:rPr>
                            </w:pPr>
                            <w:proofErr w:type="gramStart"/>
                            <w:r>
                              <w:rPr>
                                <w:rFonts w:ascii="Wingdings" w:hAnsi="Wingdings"/>
                                <w:bCs/>
                                <w:sz w:val="24"/>
                                <w:szCs w:val="24"/>
                              </w:rPr>
                              <w:t></w:t>
                            </w:r>
                            <w:r>
                              <w:rPr>
                                <w:color w:val="000000"/>
                              </w:rPr>
                              <w:t xml:space="preserve">  Reactive</w:t>
                            </w:r>
                            <w:proofErr w:type="gramEnd"/>
                            <w:r>
                              <w:rPr>
                                <w:color w:val="000000"/>
                              </w:rPr>
                              <w:t xml:space="preserve"> Oxygen Species</w:t>
                            </w:r>
                          </w:p>
                          <w:p w14:paraId="6C747CDB" w14:textId="77777777" w:rsidR="00794C39" w:rsidRDefault="00794C39" w:rsidP="00095BE0">
                            <w:pPr>
                              <w:spacing w:line="160" w:lineRule="exact"/>
                              <w:rPr>
                                <w:color w:val="000000"/>
                              </w:rPr>
                            </w:pPr>
                            <w:proofErr w:type="gramStart"/>
                            <w:r>
                              <w:rPr>
                                <w:rFonts w:ascii="Wingdings" w:hAnsi="Wingdings"/>
                                <w:bCs/>
                                <w:sz w:val="24"/>
                                <w:szCs w:val="24"/>
                              </w:rPr>
                              <w:t></w:t>
                            </w:r>
                            <w:r>
                              <w:rPr>
                                <w:color w:val="000000"/>
                              </w:rPr>
                              <w:t xml:space="preserve">  TNF</w:t>
                            </w:r>
                            <w:proofErr w:type="gramEnd"/>
                            <w:r>
                              <w:rPr>
                                <w:color w:val="000000"/>
                              </w:rPr>
                              <w:t>, IL-6</w:t>
                            </w:r>
                          </w:p>
                          <w:p w14:paraId="4BE6E0E8" w14:textId="77777777" w:rsidR="00794C39" w:rsidRDefault="00794C39" w:rsidP="00095BE0">
                            <w:pPr>
                              <w:spacing w:line="160" w:lineRule="exact"/>
                              <w:rPr>
                                <w:color w:val="000000"/>
                              </w:rPr>
                            </w:pPr>
                            <w:r w:rsidRPr="00DF4BBF">
                              <w:rPr>
                                <w:rFonts w:ascii="Wingdings" w:hAnsi="Wingdings"/>
                                <w:color w:val="000000"/>
                              </w:rPr>
                              <w:t></w:t>
                            </w:r>
                            <w:r>
                              <w:rPr>
                                <w:color w:val="000000"/>
                              </w:rPr>
                              <w:t xml:space="preserve"> Adiponectin</w:t>
                            </w:r>
                          </w:p>
                          <w:p w14:paraId="734F0E27" w14:textId="77777777" w:rsidR="00794C39" w:rsidRPr="00EF54E0" w:rsidRDefault="00794C39" w:rsidP="00DF4BBF">
                            <w:pPr>
                              <w:tabs>
                                <w:tab w:val="left" w:pos="360"/>
                                <w:tab w:val="left" w:pos="540"/>
                                <w:tab w:val="left" w:pos="630"/>
                                <w:tab w:val="left" w:pos="990"/>
                                <w:tab w:val="left" w:pos="1440"/>
                              </w:tabs>
                              <w:spacing w:line="160" w:lineRule="exact"/>
                              <w:rPr>
                                <w:color w:val="000000"/>
                              </w:rPr>
                            </w:pPr>
                            <w:r>
                              <w:rPr>
                                <w:rFonts w:ascii="Wingdings" w:hAnsi="Wingdings"/>
                                <w:bCs/>
                                <w:sz w:val="24"/>
                                <w:szCs w:val="24"/>
                              </w:rPr>
                              <w:t></w:t>
                            </w:r>
                            <w:r>
                              <w:rPr>
                                <w:rFonts w:ascii="Wingdings" w:hAnsi="Wingdings"/>
                                <w:bCs/>
                                <w:sz w:val="24"/>
                                <w:szCs w:val="24"/>
                              </w:rPr>
                              <w:t></w:t>
                            </w:r>
                            <w:r>
                              <w:rPr>
                                <w:color w:val="000000"/>
                              </w:rPr>
                              <w:t>Leptin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4F51D20" id="Text Box 23" o:spid="_x0000_s1039" type="#_x0000_t202" style="position:absolute;margin-left:-45pt;margin-top:21.1pt;width:143.6pt;height:125.6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" fillcolor="#ededed" strokecolor="black [3040]">
                <v:fill color2="#bcbcbc" rotate="t" colors="0 #ededed;42598f #d0d0d0;1 #bcbcbc" focus="100%" type="gradient"/>
                <v:shadow on="t" opacity="24903f" origin=",.5" offset="0,20000emu"/>
                <v:textbox>
                  <w:txbxContent>
                    <w:p w14:paraId="52B95542" w14:textId="277EE5A1" w:rsidR="00794C39" w:rsidRDefault="00794C39" w:rsidP="00095BE0">
                      <w:pPr>
                        <w:spacing w:line="160" w:lineRule="exact"/>
                        <w:rPr>
                          <w:color w:val="000000"/>
                        </w:rPr>
                      </w:pPr>
                      <w:r>
                        <w:rPr>
                          <w:color w:val="000000"/>
                        </w:rPr>
                        <w:t xml:space="preserve">   Insulin Resistance</w:t>
                      </w:r>
                    </w:p>
                    <w:p w14:paraId="2B089A19" w14:textId="77777777" w:rsidR="00794C39" w:rsidRDefault="00794C39" w:rsidP="00095BE0">
                      <w:pPr>
                        <w:spacing w:line="160" w:lineRule="exact"/>
                        <w:rPr>
                          <w:color w:val="000000"/>
                        </w:rPr>
                      </w:pPr>
                      <w:r>
                        <w:rPr>
                          <w:rFonts w:ascii="Wingdings" w:hAnsi="Wingdings"/>
                          <w:bCs/>
                          <w:sz w:val="24"/>
                          <w:szCs w:val="24"/>
                        </w:rPr>
                        <w:t></w:t>
                      </w:r>
                      <w:r>
                        <w:rPr>
                          <w:color w:val="000000"/>
                        </w:rPr>
                        <w:t xml:space="preserve">   Free Fatty Acids</w:t>
                      </w:r>
                    </w:p>
                    <w:p w14:paraId="040C71C0" w14:textId="77777777" w:rsidR="00794C39" w:rsidRDefault="00794C39" w:rsidP="00095BE0">
                      <w:pPr>
                        <w:spacing w:line="160" w:lineRule="exact"/>
                        <w:rPr>
                          <w:color w:val="000000"/>
                        </w:rPr>
                      </w:pPr>
                      <w:proofErr w:type="gramStart"/>
                      <w:r>
                        <w:rPr>
                          <w:rFonts w:ascii="Wingdings" w:hAnsi="Wingdings"/>
                          <w:bCs/>
                          <w:sz w:val="24"/>
                          <w:szCs w:val="24"/>
                        </w:rPr>
                        <w:t></w:t>
                      </w:r>
                      <w:r>
                        <w:rPr>
                          <w:color w:val="000000"/>
                        </w:rPr>
                        <w:t xml:space="preserve">  Reactive</w:t>
                      </w:r>
                      <w:proofErr w:type="gramEnd"/>
                      <w:r>
                        <w:rPr>
                          <w:color w:val="000000"/>
                        </w:rPr>
                        <w:t xml:space="preserve"> Oxygen Species</w:t>
                      </w:r>
                    </w:p>
                    <w:p w14:paraId="6C747CDB" w14:textId="77777777" w:rsidR="00794C39" w:rsidRDefault="00794C39" w:rsidP="00095BE0">
                      <w:pPr>
                        <w:spacing w:line="160" w:lineRule="exact"/>
                        <w:rPr>
                          <w:color w:val="000000"/>
                        </w:rPr>
                      </w:pPr>
                      <w:proofErr w:type="gramStart"/>
                      <w:r>
                        <w:rPr>
                          <w:rFonts w:ascii="Wingdings" w:hAnsi="Wingdings"/>
                          <w:bCs/>
                          <w:sz w:val="24"/>
                          <w:szCs w:val="24"/>
                        </w:rPr>
                        <w:t></w:t>
                      </w:r>
                      <w:r>
                        <w:rPr>
                          <w:color w:val="000000"/>
                        </w:rPr>
                        <w:t xml:space="preserve">  TNF</w:t>
                      </w:r>
                      <w:proofErr w:type="gramEnd"/>
                      <w:r>
                        <w:rPr>
                          <w:color w:val="000000"/>
                        </w:rPr>
                        <w:t>, IL-6</w:t>
                      </w:r>
                    </w:p>
                    <w:p w14:paraId="4BE6E0E8" w14:textId="77777777" w:rsidR="00794C39" w:rsidRDefault="00794C39" w:rsidP="00095BE0">
                      <w:pPr>
                        <w:spacing w:line="160" w:lineRule="exact"/>
                        <w:rPr>
                          <w:color w:val="000000"/>
                        </w:rPr>
                      </w:pPr>
                      <w:r w:rsidRPr="00DF4BBF">
                        <w:rPr>
                          <w:rFonts w:ascii="Wingdings" w:hAnsi="Wingdings"/>
                          <w:color w:val="000000"/>
                        </w:rPr>
                        <w:t></w:t>
                      </w:r>
                      <w:r>
                        <w:rPr>
                          <w:color w:val="000000"/>
                        </w:rPr>
                        <w:t xml:space="preserve"> Adiponectin</w:t>
                      </w:r>
                    </w:p>
                    <w:p w14:paraId="734F0E27" w14:textId="77777777" w:rsidR="00794C39" w:rsidRPr="00EF54E0" w:rsidRDefault="00794C39" w:rsidP="00DF4BBF">
                      <w:pPr>
                        <w:tabs>
                          <w:tab w:val="left" w:pos="360"/>
                          <w:tab w:val="left" w:pos="540"/>
                          <w:tab w:val="left" w:pos="630"/>
                          <w:tab w:val="left" w:pos="990"/>
                          <w:tab w:val="left" w:pos="1440"/>
                        </w:tabs>
                        <w:spacing w:line="160" w:lineRule="exact"/>
                        <w:rPr>
                          <w:color w:val="000000"/>
                        </w:rPr>
                      </w:pPr>
                      <w:r>
                        <w:rPr>
                          <w:rFonts w:ascii="Wingdings" w:hAnsi="Wingdings"/>
                          <w:bCs/>
                          <w:sz w:val="24"/>
                          <w:szCs w:val="24"/>
                        </w:rPr>
                        <w:t></w:t>
                      </w:r>
                      <w:r>
                        <w:rPr>
                          <w:rFonts w:ascii="Wingdings" w:hAnsi="Wingdings"/>
                          <w:bCs/>
                          <w:sz w:val="24"/>
                          <w:szCs w:val="24"/>
                        </w:rPr>
                        <w:t></w:t>
                      </w:r>
                      <w:r>
                        <w:rPr>
                          <w:color w:val="000000"/>
                        </w:rPr>
                        <w:t>Leptin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18F44A2B" wp14:editId="6ECE1D93">
                <wp:simplePos x="0" y="0"/>
                <wp:positionH relativeFrom="column">
                  <wp:posOffset>5029200</wp:posOffset>
                </wp:positionH>
                <wp:positionV relativeFrom="paragraph">
                  <wp:posOffset>267970</wp:posOffset>
                </wp:positionV>
                <wp:extent cx="1143000" cy="685800"/>
                <wp:effectExtent l="88900" t="88900" r="88900" b="114300"/>
                <wp:wrapSquare wrapText="bothSides"/>
                <wp:docPr id="6" name="Text Box 3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43000" cy="685800"/>
                        </a:xfrm>
                        <a:prstGeom prst="rect">
                          <a:avLst/>
                        </a:prstGeom>
                        <a:gradFill rotWithShape="1">
                          <a:gsLst>
                            <a:gs pos="0">
                              <a:srgbClr val="EDEDED"/>
                            </a:gs>
                            <a:gs pos="64999">
                              <a:srgbClr val="D0D0D0"/>
                            </a:gs>
                            <a:gs pos="100000">
                              <a:srgbClr val="BCBCBC"/>
                            </a:gs>
                          </a:gsLst>
                          <a:lin ang="5400000" scaled="1"/>
                        </a:gradFill>
                        <a:ln w="9525">
                          <a:solidFill>
                            <a:schemeClr val="dk1">
                              <a:lumMod val="95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blurRad="63500" dist="20000" dir="5400000" rotWithShape="0">
                            <a:srgbClr val="000000">
                              <a:alpha val="37999"/>
                            </a:srgbClr>
                          </a:outerShdw>
                        </a:effectLst>
                      </wps:spPr>
                      <wps:txbx>
                        <w:txbxContent>
                          <w:p w14:paraId="13747AD2" w14:textId="77777777" w:rsidR="00794C39" w:rsidRPr="007E3011" w:rsidRDefault="00794C39" w:rsidP="007E3011">
                            <w:pPr>
                              <w:spacing w:line="160" w:lineRule="exact"/>
                              <w:rPr>
                                <w:color w:val="000000"/>
                              </w:rPr>
                            </w:pPr>
                          </w:p>
                          <w:p w14:paraId="76987598" w14:textId="77777777" w:rsidR="00794C39" w:rsidRPr="007E3011" w:rsidRDefault="00794C39" w:rsidP="007E3011">
                            <w:pPr>
                              <w:spacing w:line="160" w:lineRule="exact"/>
                              <w:rPr>
                                <w:color w:val="000000"/>
                              </w:rPr>
                            </w:pPr>
                            <w:r>
                              <w:rPr>
                                <w:color w:val="000000"/>
                              </w:rPr>
                              <w:t>Hepatocellular Carcinoma</w:t>
                            </w:r>
                          </w:p>
                          <w:p w14:paraId="51E447F9" w14:textId="77777777" w:rsidR="00794C39" w:rsidRPr="007E3011" w:rsidRDefault="00794C39" w:rsidP="007E3011">
                            <w:pPr>
                              <w:rPr>
                                <w:sz w:val="28"/>
                                <w:szCs w:val="28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34" o:spid="_x0000_s1030" type="#_x0000_t202" style="position:absolute;margin-left:396pt;margin-top:21.1pt;width:90pt;height:54pt;z-index:251685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" fillcolor="#ededed" strokecolor="black [3040]">
                <v:fill color2="#bcbcbc" rotate="t" colors="0 #ededed;42598f #d0d0d0;1 #bcbcbc" focus="100%" type="gradient"/>
                <v:shadow on="t" opacity="24903f" origin=",.5" offset="0,20000emu"/>
                <v:textbox>
                  <w:txbxContent>
                    <w:p w:rsidR="00794C39" w:rsidRPr="007E3011" w:rsidRDefault="00794C39" w:rsidP="007E3011">
                      <w:pPr>
                        <w:spacing w:line="160" w:lineRule="exact"/>
                        <w:rPr>
                          <w:color w:val="000000"/>
                        </w:rPr>
                      </w:pPr>
                    </w:p>
                    <w:p w:rsidR="00794C39" w:rsidRPr="007E3011" w:rsidRDefault="00794C39" w:rsidP="007E3011">
                      <w:pPr>
                        <w:spacing w:line="160" w:lineRule="exact"/>
                        <w:rPr>
                          <w:color w:val="000000"/>
                        </w:rPr>
                      </w:pPr>
                      <w:r>
                        <w:rPr>
                          <w:color w:val="000000"/>
                        </w:rPr>
                        <w:t>Hepatocellular Carcinoma</w:t>
                      </w:r>
                    </w:p>
                    <w:p w:rsidR="00794C39" w:rsidRPr="007E3011" w:rsidRDefault="00794C39" w:rsidP="007E3011">
                      <w:pPr>
                        <w:rPr>
                          <w:sz w:val="28"/>
                          <w:szCs w:val="28"/>
                        </w:rPr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745174F4" wp14:editId="7400ABD9">
                <wp:simplePos x="0" y="0"/>
                <wp:positionH relativeFrom="column">
                  <wp:posOffset>4572000</wp:posOffset>
                </wp:positionH>
                <wp:positionV relativeFrom="paragraph">
                  <wp:posOffset>39370</wp:posOffset>
                </wp:positionV>
                <wp:extent cx="342900" cy="228600"/>
                <wp:effectExtent l="101600" t="101600" r="127000" b="139700"/>
                <wp:wrapNone/>
                <wp:docPr id="5" name="Straight Arrow Connector 4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342900" cy="228600"/>
                        </a:xfrm>
                        <a:prstGeom prst="straightConnector1">
                          <a:avLst/>
                        </a:prstGeom>
                        <a:noFill/>
                        <a:ln w="25400">
                          <a:solidFill>
                            <a:schemeClr val="dk1">
                              <a:lumMod val="100000"/>
                              <a:lumOff val="0"/>
                            </a:schemeClr>
                          </a:solidFill>
                          <a:prstDash val="sysDash"/>
                          <a:round/>
                          <a:headEnd/>
                          <a:tailEnd type="arrow" w="med" len="med"/>
                        </a:ln>
                        <a:effectLst>
                          <a:outerShdw blurRad="63500" dist="20000" dir="5400000" rotWithShape="0">
                            <a:srgbClr val="000000">
                              <a:alpha val="37999"/>
                            </a:srgbClr>
                          </a:outerShdw>
                        </a:effectLst>
                        <a:extLst>
                          <a:ext uri="{909E8E84-426E-40dd-AFC4-6F175D3DCCD1}">
                            <a14:hiddenFill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="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Straight Arrow Connector 41" o:spid="_x0000_s1026" type="#_x0000_t32" style="position:absolute;margin-left:5in;margin-top:3.1pt;width:27pt;height:18pt;z-index:251693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" strokecolor="black [3200]" strokeweight="2pt">
                <v:stroke dashstyle="3 1" endarrow="open"/>
                <v:shadow on="t" opacity="24903f" origin=",.5" offset="0,20000emu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58CDA3BC" wp14:editId="640F3F88">
                <wp:simplePos x="0" y="0"/>
                <wp:positionH relativeFrom="column">
                  <wp:posOffset>4572000</wp:posOffset>
                </wp:positionH>
                <wp:positionV relativeFrom="paragraph">
                  <wp:posOffset>839470</wp:posOffset>
                </wp:positionV>
                <wp:extent cx="342900" cy="114300"/>
                <wp:effectExtent l="101600" t="127000" r="127000" b="139700"/>
                <wp:wrapNone/>
                <wp:docPr id="4" name="Straight Arrow Connector 4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342900" cy="114300"/>
                        </a:xfrm>
                        <a:prstGeom prst="straightConnector1">
                          <a:avLst/>
                        </a:prstGeom>
                        <a:noFill/>
                        <a:ln w="25400">
                          <a:solidFill>
                            <a:schemeClr val="dk1">
                              <a:lumMod val="100000"/>
                              <a:lumOff val="0"/>
                            </a:schemeClr>
                          </a:solidFill>
                          <a:round/>
                          <a:headEnd/>
                          <a:tailEnd type="arrow" w="med" len="med"/>
                        </a:ln>
                        <a:effectLst>
                          <a:outerShdw blurRad="63500" dist="20000" dir="5400000" rotWithShape="0">
                            <a:srgbClr val="000000">
                              <a:alpha val="37999"/>
                            </a:srgbClr>
                          </a:outerShdw>
                        </a:effectLst>
                        <a:extLst>
                          <a:ext uri="{909E8E84-426E-40dd-AFC4-6F175D3DCCD1}">
                            <a14:hiddenFill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="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Straight Arrow Connector 40" o:spid="_x0000_s1026" type="#_x0000_t32" style="position:absolute;margin-left:5in;margin-top:66.1pt;width:27pt;height:9pt;flip:y;z-index:251692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" strokecolor="black [3200]" strokeweight="2pt">
                <v:stroke endarrow="open"/>
                <v:shadow on="t" opacity="24903f" origin=",.5" offset="0,20000emu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38053540" wp14:editId="1B682D04">
                <wp:simplePos x="0" y="0"/>
                <wp:positionH relativeFrom="column">
                  <wp:posOffset>4572000</wp:posOffset>
                </wp:positionH>
                <wp:positionV relativeFrom="paragraph">
                  <wp:posOffset>496570</wp:posOffset>
                </wp:positionV>
                <wp:extent cx="342900" cy="0"/>
                <wp:effectExtent l="101600" t="165100" r="127000" b="215900"/>
                <wp:wrapNone/>
                <wp:docPr id="3" name="Straight Arrow Connector 3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342900" cy="0"/>
                        </a:xfrm>
                        <a:prstGeom prst="straightConnector1">
                          <a:avLst/>
                        </a:prstGeom>
                        <a:noFill/>
                        <a:ln w="25400">
                          <a:solidFill>
                            <a:schemeClr val="dk1">
                              <a:lumMod val="100000"/>
                              <a:lumOff val="0"/>
                            </a:schemeClr>
                          </a:solidFill>
                          <a:round/>
                          <a:headEnd/>
                          <a:tailEnd type="arrow" w="med" len="med"/>
                        </a:ln>
                        <a:effectLst>
                          <a:outerShdw blurRad="63500" dist="20000" dir="5400000" rotWithShape="0">
                            <a:srgbClr val="000000">
                              <a:alpha val="37999"/>
                            </a:srgbClr>
                          </a:outerShdw>
                        </a:effectLst>
                        <a:extLst>
                          <a:ext uri="{909E8E84-426E-40dd-AFC4-6F175D3DCCD1}">
                            <a14:hiddenFill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="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8482337" id="Straight Arrow Connector 39" o:spid="_x0000_s1026" type="#_x0000_t32" style="position:absolute;margin-left:5in;margin-top:39.1pt;width:27pt;height:0;z-index:251691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" strokecolor="black [3200]" strokeweight="2pt">
                <v:stroke endarrow="open"/>
                <v:shadow on="t" opacity="24903f" origin=",.5" offset="0,20000emu"/>
              </v:shape>
            </w:pict>
          </mc:Fallback>
        </mc:AlternateContent>
      </w:r>
      <w:r w:rsidR="00806705">
        <w:tab/>
      </w:r>
      <w:r w:rsidR="00806705">
        <w:tab/>
      </w:r>
      <w:r w:rsidR="00806705">
        <w:tab/>
      </w:r>
      <w:r w:rsidR="00806705">
        <w:tab/>
      </w:r>
      <w:r w:rsidR="00806705">
        <w:tab/>
      </w:r>
      <w:r w:rsidR="00806705">
        <w:tab/>
      </w:r>
      <w:r w:rsidR="00806705">
        <w:tab/>
      </w:r>
      <w:r w:rsidR="00806705">
        <w:tab/>
      </w:r>
    </w:p>
    <w:p w14:paraId="740A6609" w14:textId="77777777" w:rsidR="00EF54E0" w:rsidRDefault="00EF54E0" w:rsidP="00EF54E0">
      <w:pPr>
        <w:spacing w:line="160" w:lineRule="exact"/>
      </w:pPr>
    </w:p>
    <w:p w14:paraId="4DF96765" w14:textId="77777777" w:rsidR="00EF54E0" w:rsidRDefault="00EF54E0" w:rsidP="00EF54E0">
      <w:pPr>
        <w:spacing w:line="160" w:lineRule="exact"/>
      </w:pPr>
    </w:p>
    <w:p w14:paraId="74007EE8" w14:textId="77777777" w:rsidR="00EF54E0" w:rsidRDefault="00EF54E0" w:rsidP="00EF54E0">
      <w:pPr>
        <w:spacing w:line="160" w:lineRule="exact"/>
      </w:pPr>
    </w:p>
    <w:p w14:paraId="521175BA" w14:textId="77777777" w:rsidR="00806705" w:rsidRDefault="00DF4BBF" w:rsidP="006012F3">
      <w:r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2DEF9F6A" wp14:editId="5CC3759B">
                <wp:simplePos x="0" y="0"/>
                <wp:positionH relativeFrom="column">
                  <wp:posOffset>-113665</wp:posOffset>
                </wp:positionH>
                <wp:positionV relativeFrom="paragraph">
                  <wp:posOffset>267970</wp:posOffset>
                </wp:positionV>
                <wp:extent cx="297815" cy="914400"/>
                <wp:effectExtent l="0" t="0" r="0" b="0"/>
                <wp:wrapSquare wrapText="bothSides"/>
                <wp:docPr id="17" name="Text Box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97815" cy="9144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BFB9CC6" w14:textId="77777777" w:rsidR="00794C39" w:rsidRDefault="00794C39"/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17" o:spid="_x0000_s1032" type="#_x0000_t202" style="position:absolute;margin-left:-8.9pt;margin-top:21.1pt;width:23.45pt;height:1in;z-index:251666432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" filled="f" stroked="f">
                <v:path arrowok="t"/>
                <v:textbox>
                  <w:txbxContent>
                    <w:p w:rsidR="00794C39" w:rsidRDefault="00794C39"/>
                  </w:txbxContent>
                </v:textbox>
                <w10:wrap type="square"/>
              </v:shape>
            </w:pict>
          </mc:Fallback>
        </mc:AlternateContent>
      </w:r>
    </w:p>
    <w:p w14:paraId="1C1D5318" w14:textId="23E0C321" w:rsidR="00F02832" w:rsidRPr="008778B1" w:rsidRDefault="00F02832" w:rsidP="008778B1">
      <w:pPr>
        <w:rPr>
          <w:bCs/>
          <w:sz w:val="24"/>
          <w:szCs w:val="24"/>
        </w:rPr>
      </w:pPr>
    </w:p>
    <w:sectPr w:rsidR="00F02832" w:rsidRPr="008778B1" w:rsidSect="00A26566">
      <w:headerReference w:type="even" r:id="rId10"/>
      <w:headerReference w:type="defaul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504A384" w14:textId="77777777" w:rsidR="00C031EE" w:rsidRDefault="00C031EE" w:rsidP="00E8704B">
      <w:pPr>
        <w:spacing w:after="0" w:line="240" w:lineRule="auto"/>
      </w:pPr>
      <w:r>
        <w:separator/>
      </w:r>
    </w:p>
  </w:endnote>
  <w:endnote w:type="continuationSeparator" w:id="0">
    <w:p w14:paraId="3F5B37D6" w14:textId="77777777" w:rsidR="00C031EE" w:rsidRDefault="00C031EE" w:rsidP="00E8704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EE5A1AA" w14:textId="77777777" w:rsidR="00C031EE" w:rsidRDefault="00C031EE" w:rsidP="00E8704B">
      <w:pPr>
        <w:spacing w:after="0" w:line="240" w:lineRule="auto"/>
      </w:pPr>
      <w:r>
        <w:separator/>
      </w:r>
    </w:p>
  </w:footnote>
  <w:footnote w:type="continuationSeparator" w:id="0">
    <w:p w14:paraId="2F9905A1" w14:textId="77777777" w:rsidR="00C031EE" w:rsidRDefault="00C031EE" w:rsidP="00E8704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4258555" w14:textId="77777777" w:rsidR="00794C39" w:rsidRDefault="00794C39" w:rsidP="009D1200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E78CE8B" w14:textId="77777777" w:rsidR="00794C39" w:rsidRDefault="00794C39" w:rsidP="00E8704B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3B25914" w14:textId="77777777" w:rsidR="00794C39" w:rsidRDefault="00794C39" w:rsidP="009D1200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6561C">
      <w:rPr>
        <w:rStyle w:val="PageNumber"/>
        <w:noProof/>
      </w:rPr>
      <w:t>1</w:t>
    </w:r>
    <w:r>
      <w:rPr>
        <w:rStyle w:val="PageNumber"/>
      </w:rPr>
      <w:fldChar w:fldCharType="end"/>
    </w:r>
  </w:p>
  <w:p w14:paraId="1C103E11" w14:textId="77777777" w:rsidR="00794C39" w:rsidRDefault="00794C39" w:rsidP="00E8704B">
    <w:pPr>
      <w:pStyle w:val="Header"/>
      <w:ind w:right="360"/>
    </w:pPr>
    <w:r>
      <w:t>Said, NAFLD and HCC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69144D"/>
    <w:multiLevelType w:val="hybridMultilevel"/>
    <w:tmpl w:val="F16A2B2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8D0084D"/>
    <w:multiLevelType w:val="hybridMultilevel"/>
    <w:tmpl w:val="671C05F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04F099B"/>
    <w:multiLevelType w:val="hybridMultilevel"/>
    <w:tmpl w:val="4630368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CDC27C6"/>
    <w:multiLevelType w:val="hybridMultilevel"/>
    <w:tmpl w:val="41CEE06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5E715964"/>
    <w:multiLevelType w:val="hybridMultilevel"/>
    <w:tmpl w:val="2360961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C647BEC"/>
    <w:multiLevelType w:val="hybridMultilevel"/>
    <w:tmpl w:val="DA626EC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0"/>
  </w:num>
  <w:num w:numId="3">
    <w:abstractNumId w:val="3"/>
  </w:num>
  <w:num w:numId="4">
    <w:abstractNumId w:val="1"/>
  </w:num>
  <w:num w:numId="5">
    <w:abstractNumId w:val="2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3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LM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584C89"/>
    <w:rsid w:val="00003AE7"/>
    <w:rsid w:val="00010167"/>
    <w:rsid w:val="00016BCA"/>
    <w:rsid w:val="00026A64"/>
    <w:rsid w:val="000279F4"/>
    <w:rsid w:val="00043C22"/>
    <w:rsid w:val="000525DE"/>
    <w:rsid w:val="00055C13"/>
    <w:rsid w:val="000637CA"/>
    <w:rsid w:val="0006436F"/>
    <w:rsid w:val="0006471B"/>
    <w:rsid w:val="00066225"/>
    <w:rsid w:val="00073DE9"/>
    <w:rsid w:val="00083EE8"/>
    <w:rsid w:val="000850CC"/>
    <w:rsid w:val="00092FC5"/>
    <w:rsid w:val="00095BE0"/>
    <w:rsid w:val="000A1977"/>
    <w:rsid w:val="000A27FB"/>
    <w:rsid w:val="000A51EA"/>
    <w:rsid w:val="000A7A9C"/>
    <w:rsid w:val="000B2258"/>
    <w:rsid w:val="000C214F"/>
    <w:rsid w:val="000C7C4E"/>
    <w:rsid w:val="000D0BB1"/>
    <w:rsid w:val="000D34BD"/>
    <w:rsid w:val="000D34DC"/>
    <w:rsid w:val="000D69D2"/>
    <w:rsid w:val="000E1224"/>
    <w:rsid w:val="000E2842"/>
    <w:rsid w:val="000E5349"/>
    <w:rsid w:val="000E57AE"/>
    <w:rsid w:val="000E7FC3"/>
    <w:rsid w:val="000F0C45"/>
    <w:rsid w:val="000F2E3B"/>
    <w:rsid w:val="000F36DE"/>
    <w:rsid w:val="0010356E"/>
    <w:rsid w:val="001053ED"/>
    <w:rsid w:val="00110F18"/>
    <w:rsid w:val="00116766"/>
    <w:rsid w:val="00123202"/>
    <w:rsid w:val="00130681"/>
    <w:rsid w:val="00140AC9"/>
    <w:rsid w:val="001477D6"/>
    <w:rsid w:val="00151699"/>
    <w:rsid w:val="00155E32"/>
    <w:rsid w:val="001561FD"/>
    <w:rsid w:val="00161162"/>
    <w:rsid w:val="0017558B"/>
    <w:rsid w:val="00177500"/>
    <w:rsid w:val="00194E09"/>
    <w:rsid w:val="001A0922"/>
    <w:rsid w:val="001C268C"/>
    <w:rsid w:val="001C594D"/>
    <w:rsid w:val="001C6CB3"/>
    <w:rsid w:val="001D3113"/>
    <w:rsid w:val="001E0E2B"/>
    <w:rsid w:val="001E1946"/>
    <w:rsid w:val="001E32EB"/>
    <w:rsid w:val="001F7743"/>
    <w:rsid w:val="00201121"/>
    <w:rsid w:val="00205329"/>
    <w:rsid w:val="002054F3"/>
    <w:rsid w:val="00223A93"/>
    <w:rsid w:val="002624FD"/>
    <w:rsid w:val="0026561C"/>
    <w:rsid w:val="002739BE"/>
    <w:rsid w:val="00286C07"/>
    <w:rsid w:val="00286CFB"/>
    <w:rsid w:val="00287AC7"/>
    <w:rsid w:val="0029022A"/>
    <w:rsid w:val="002A019F"/>
    <w:rsid w:val="002C4C24"/>
    <w:rsid w:val="002D270A"/>
    <w:rsid w:val="002D5377"/>
    <w:rsid w:val="002D5725"/>
    <w:rsid w:val="002E199E"/>
    <w:rsid w:val="002E5E64"/>
    <w:rsid w:val="002F1B4D"/>
    <w:rsid w:val="002F2BAA"/>
    <w:rsid w:val="002F7122"/>
    <w:rsid w:val="003040D9"/>
    <w:rsid w:val="00304B14"/>
    <w:rsid w:val="00316FDB"/>
    <w:rsid w:val="00321BF8"/>
    <w:rsid w:val="003310B9"/>
    <w:rsid w:val="00332CC7"/>
    <w:rsid w:val="00333433"/>
    <w:rsid w:val="00343A20"/>
    <w:rsid w:val="0034710F"/>
    <w:rsid w:val="00351B2E"/>
    <w:rsid w:val="00351BE6"/>
    <w:rsid w:val="0035346C"/>
    <w:rsid w:val="003542D2"/>
    <w:rsid w:val="00360EAF"/>
    <w:rsid w:val="003724AE"/>
    <w:rsid w:val="003821ED"/>
    <w:rsid w:val="00382979"/>
    <w:rsid w:val="00390A05"/>
    <w:rsid w:val="0039780B"/>
    <w:rsid w:val="003A765F"/>
    <w:rsid w:val="003B0060"/>
    <w:rsid w:val="003C2B72"/>
    <w:rsid w:val="003C36E6"/>
    <w:rsid w:val="003C46F2"/>
    <w:rsid w:val="003D1CEA"/>
    <w:rsid w:val="003D3E0C"/>
    <w:rsid w:val="003E0E68"/>
    <w:rsid w:val="003E1940"/>
    <w:rsid w:val="003F00DE"/>
    <w:rsid w:val="003F7830"/>
    <w:rsid w:val="003F7EA2"/>
    <w:rsid w:val="004039B5"/>
    <w:rsid w:val="00433F4C"/>
    <w:rsid w:val="00452273"/>
    <w:rsid w:val="00452D0D"/>
    <w:rsid w:val="004607CF"/>
    <w:rsid w:val="004815B8"/>
    <w:rsid w:val="0048320D"/>
    <w:rsid w:val="00484C37"/>
    <w:rsid w:val="0049113B"/>
    <w:rsid w:val="00491882"/>
    <w:rsid w:val="00495142"/>
    <w:rsid w:val="004A0C3A"/>
    <w:rsid w:val="004A164D"/>
    <w:rsid w:val="004B05E8"/>
    <w:rsid w:val="004B5E99"/>
    <w:rsid w:val="004D565E"/>
    <w:rsid w:val="004F594B"/>
    <w:rsid w:val="004F6D7F"/>
    <w:rsid w:val="005067B4"/>
    <w:rsid w:val="00512852"/>
    <w:rsid w:val="00514B94"/>
    <w:rsid w:val="00514E0A"/>
    <w:rsid w:val="00530276"/>
    <w:rsid w:val="00534AD3"/>
    <w:rsid w:val="00543988"/>
    <w:rsid w:val="00544790"/>
    <w:rsid w:val="005554B6"/>
    <w:rsid w:val="005840CE"/>
    <w:rsid w:val="00584C89"/>
    <w:rsid w:val="005927A5"/>
    <w:rsid w:val="00595B9E"/>
    <w:rsid w:val="005A34EF"/>
    <w:rsid w:val="005C013C"/>
    <w:rsid w:val="005C186D"/>
    <w:rsid w:val="005C50F9"/>
    <w:rsid w:val="006012F3"/>
    <w:rsid w:val="006054D7"/>
    <w:rsid w:val="00605D60"/>
    <w:rsid w:val="006102F4"/>
    <w:rsid w:val="00610AAC"/>
    <w:rsid w:val="00615E29"/>
    <w:rsid w:val="0062001E"/>
    <w:rsid w:val="006329A1"/>
    <w:rsid w:val="00634103"/>
    <w:rsid w:val="00635026"/>
    <w:rsid w:val="00635420"/>
    <w:rsid w:val="00647634"/>
    <w:rsid w:val="00650F0C"/>
    <w:rsid w:val="0065153E"/>
    <w:rsid w:val="00653C20"/>
    <w:rsid w:val="00677EB0"/>
    <w:rsid w:val="006806BE"/>
    <w:rsid w:val="006856DF"/>
    <w:rsid w:val="006873CA"/>
    <w:rsid w:val="006A0D9B"/>
    <w:rsid w:val="006B0DFF"/>
    <w:rsid w:val="006B7EE7"/>
    <w:rsid w:val="006C0EAB"/>
    <w:rsid w:val="006C2AF3"/>
    <w:rsid w:val="006C36DD"/>
    <w:rsid w:val="006D37B8"/>
    <w:rsid w:val="006E7E37"/>
    <w:rsid w:val="00700603"/>
    <w:rsid w:val="00700CA3"/>
    <w:rsid w:val="0070687C"/>
    <w:rsid w:val="007301B3"/>
    <w:rsid w:val="00735D72"/>
    <w:rsid w:val="0073755E"/>
    <w:rsid w:val="00741352"/>
    <w:rsid w:val="00755388"/>
    <w:rsid w:val="00755EC7"/>
    <w:rsid w:val="00756C57"/>
    <w:rsid w:val="007638C5"/>
    <w:rsid w:val="00764649"/>
    <w:rsid w:val="00765A19"/>
    <w:rsid w:val="007766B6"/>
    <w:rsid w:val="00782917"/>
    <w:rsid w:val="00794C39"/>
    <w:rsid w:val="00795CA0"/>
    <w:rsid w:val="007963D0"/>
    <w:rsid w:val="007B2CF1"/>
    <w:rsid w:val="007B5F81"/>
    <w:rsid w:val="007C198F"/>
    <w:rsid w:val="007D04DE"/>
    <w:rsid w:val="007D18D1"/>
    <w:rsid w:val="007E3011"/>
    <w:rsid w:val="007E4AAB"/>
    <w:rsid w:val="007F0E6B"/>
    <w:rsid w:val="007F530B"/>
    <w:rsid w:val="00804FB9"/>
    <w:rsid w:val="00806705"/>
    <w:rsid w:val="00807853"/>
    <w:rsid w:val="00820D4B"/>
    <w:rsid w:val="0082484A"/>
    <w:rsid w:val="008279E6"/>
    <w:rsid w:val="00832FDD"/>
    <w:rsid w:val="0083309D"/>
    <w:rsid w:val="008362FB"/>
    <w:rsid w:val="00836834"/>
    <w:rsid w:val="00836952"/>
    <w:rsid w:val="00841BF3"/>
    <w:rsid w:val="00843CF4"/>
    <w:rsid w:val="00847A8A"/>
    <w:rsid w:val="008510A8"/>
    <w:rsid w:val="00851DFB"/>
    <w:rsid w:val="00861763"/>
    <w:rsid w:val="00870C22"/>
    <w:rsid w:val="008778B1"/>
    <w:rsid w:val="00881E7A"/>
    <w:rsid w:val="00890D39"/>
    <w:rsid w:val="008960C1"/>
    <w:rsid w:val="008A4254"/>
    <w:rsid w:val="008A4D85"/>
    <w:rsid w:val="008A73FE"/>
    <w:rsid w:val="008B1C39"/>
    <w:rsid w:val="008B3B6E"/>
    <w:rsid w:val="008C50AE"/>
    <w:rsid w:val="008E204A"/>
    <w:rsid w:val="008E6615"/>
    <w:rsid w:val="008F19BE"/>
    <w:rsid w:val="008F5640"/>
    <w:rsid w:val="00923BFB"/>
    <w:rsid w:val="0092598B"/>
    <w:rsid w:val="009263D6"/>
    <w:rsid w:val="00942C92"/>
    <w:rsid w:val="0094404A"/>
    <w:rsid w:val="009442B8"/>
    <w:rsid w:val="00952662"/>
    <w:rsid w:val="00952D51"/>
    <w:rsid w:val="00956275"/>
    <w:rsid w:val="0095740D"/>
    <w:rsid w:val="00961D7B"/>
    <w:rsid w:val="00970D7B"/>
    <w:rsid w:val="00972CD8"/>
    <w:rsid w:val="00973BF9"/>
    <w:rsid w:val="0097769A"/>
    <w:rsid w:val="00977B94"/>
    <w:rsid w:val="00992D77"/>
    <w:rsid w:val="00993AC2"/>
    <w:rsid w:val="009A5BC0"/>
    <w:rsid w:val="009B13E6"/>
    <w:rsid w:val="009C2CD9"/>
    <w:rsid w:val="009D1200"/>
    <w:rsid w:val="009F7132"/>
    <w:rsid w:val="00A05E6C"/>
    <w:rsid w:val="00A066A7"/>
    <w:rsid w:val="00A12DBC"/>
    <w:rsid w:val="00A14978"/>
    <w:rsid w:val="00A24A7C"/>
    <w:rsid w:val="00A260E4"/>
    <w:rsid w:val="00A26566"/>
    <w:rsid w:val="00A27385"/>
    <w:rsid w:val="00A329FC"/>
    <w:rsid w:val="00A348AC"/>
    <w:rsid w:val="00A349F1"/>
    <w:rsid w:val="00A44ADF"/>
    <w:rsid w:val="00A53867"/>
    <w:rsid w:val="00A6007E"/>
    <w:rsid w:val="00A6570D"/>
    <w:rsid w:val="00A65812"/>
    <w:rsid w:val="00A724F4"/>
    <w:rsid w:val="00A821B3"/>
    <w:rsid w:val="00A83671"/>
    <w:rsid w:val="00A83E85"/>
    <w:rsid w:val="00A93473"/>
    <w:rsid w:val="00A93CB4"/>
    <w:rsid w:val="00A96315"/>
    <w:rsid w:val="00AA0558"/>
    <w:rsid w:val="00AA185C"/>
    <w:rsid w:val="00AB0AD9"/>
    <w:rsid w:val="00AB1884"/>
    <w:rsid w:val="00AB42AE"/>
    <w:rsid w:val="00AC019D"/>
    <w:rsid w:val="00AC1029"/>
    <w:rsid w:val="00AD1551"/>
    <w:rsid w:val="00AD3AF8"/>
    <w:rsid w:val="00AD3CCD"/>
    <w:rsid w:val="00AD3D08"/>
    <w:rsid w:val="00AD4230"/>
    <w:rsid w:val="00AE3AAB"/>
    <w:rsid w:val="00AE5169"/>
    <w:rsid w:val="00AF1B4A"/>
    <w:rsid w:val="00B11671"/>
    <w:rsid w:val="00B1476D"/>
    <w:rsid w:val="00B15FB5"/>
    <w:rsid w:val="00B331E7"/>
    <w:rsid w:val="00B51BE1"/>
    <w:rsid w:val="00B57701"/>
    <w:rsid w:val="00B60B39"/>
    <w:rsid w:val="00B639F8"/>
    <w:rsid w:val="00B70A56"/>
    <w:rsid w:val="00B759CF"/>
    <w:rsid w:val="00B83FEF"/>
    <w:rsid w:val="00B871ED"/>
    <w:rsid w:val="00B925A9"/>
    <w:rsid w:val="00B9504D"/>
    <w:rsid w:val="00B96F29"/>
    <w:rsid w:val="00BA3C25"/>
    <w:rsid w:val="00BA615B"/>
    <w:rsid w:val="00BB14EF"/>
    <w:rsid w:val="00BE7996"/>
    <w:rsid w:val="00BF379B"/>
    <w:rsid w:val="00C00928"/>
    <w:rsid w:val="00C031EE"/>
    <w:rsid w:val="00C16761"/>
    <w:rsid w:val="00C16D2E"/>
    <w:rsid w:val="00C20522"/>
    <w:rsid w:val="00C251FA"/>
    <w:rsid w:val="00C31CF0"/>
    <w:rsid w:val="00C36936"/>
    <w:rsid w:val="00C460D2"/>
    <w:rsid w:val="00C52B53"/>
    <w:rsid w:val="00C54CA0"/>
    <w:rsid w:val="00C767E8"/>
    <w:rsid w:val="00C81F6F"/>
    <w:rsid w:val="00C84AAC"/>
    <w:rsid w:val="00C850D2"/>
    <w:rsid w:val="00C94A3E"/>
    <w:rsid w:val="00CA0AF1"/>
    <w:rsid w:val="00CA37D7"/>
    <w:rsid w:val="00CA6601"/>
    <w:rsid w:val="00CA6689"/>
    <w:rsid w:val="00CC211B"/>
    <w:rsid w:val="00CC4EC7"/>
    <w:rsid w:val="00CD1C4B"/>
    <w:rsid w:val="00CD273B"/>
    <w:rsid w:val="00CD7992"/>
    <w:rsid w:val="00CE490E"/>
    <w:rsid w:val="00CE4F13"/>
    <w:rsid w:val="00CE517E"/>
    <w:rsid w:val="00CF1A4D"/>
    <w:rsid w:val="00CF70C0"/>
    <w:rsid w:val="00D057BD"/>
    <w:rsid w:val="00D077B2"/>
    <w:rsid w:val="00D21A53"/>
    <w:rsid w:val="00D24D82"/>
    <w:rsid w:val="00D25428"/>
    <w:rsid w:val="00D3051E"/>
    <w:rsid w:val="00D37F0B"/>
    <w:rsid w:val="00D50655"/>
    <w:rsid w:val="00D63ECF"/>
    <w:rsid w:val="00D6593F"/>
    <w:rsid w:val="00D871D1"/>
    <w:rsid w:val="00D93089"/>
    <w:rsid w:val="00DA20C8"/>
    <w:rsid w:val="00DB4A59"/>
    <w:rsid w:val="00DC5BFF"/>
    <w:rsid w:val="00DD3144"/>
    <w:rsid w:val="00DF15E7"/>
    <w:rsid w:val="00DF4BBF"/>
    <w:rsid w:val="00DF766E"/>
    <w:rsid w:val="00E0171E"/>
    <w:rsid w:val="00E122DF"/>
    <w:rsid w:val="00E15458"/>
    <w:rsid w:val="00E1790A"/>
    <w:rsid w:val="00E2149A"/>
    <w:rsid w:val="00E23CCE"/>
    <w:rsid w:val="00E25F48"/>
    <w:rsid w:val="00E32413"/>
    <w:rsid w:val="00E36406"/>
    <w:rsid w:val="00E37C33"/>
    <w:rsid w:val="00E41C2D"/>
    <w:rsid w:val="00E43A7D"/>
    <w:rsid w:val="00E53247"/>
    <w:rsid w:val="00E54655"/>
    <w:rsid w:val="00E54B99"/>
    <w:rsid w:val="00E57C02"/>
    <w:rsid w:val="00E57D15"/>
    <w:rsid w:val="00E8704B"/>
    <w:rsid w:val="00E93E60"/>
    <w:rsid w:val="00EA0663"/>
    <w:rsid w:val="00EA361F"/>
    <w:rsid w:val="00EC062B"/>
    <w:rsid w:val="00EC5E8B"/>
    <w:rsid w:val="00ED1663"/>
    <w:rsid w:val="00ED7C52"/>
    <w:rsid w:val="00EE2679"/>
    <w:rsid w:val="00EF54E0"/>
    <w:rsid w:val="00EF7ED8"/>
    <w:rsid w:val="00F02832"/>
    <w:rsid w:val="00F04267"/>
    <w:rsid w:val="00F04F6F"/>
    <w:rsid w:val="00F062D9"/>
    <w:rsid w:val="00F149B4"/>
    <w:rsid w:val="00F152CA"/>
    <w:rsid w:val="00F22804"/>
    <w:rsid w:val="00F24D75"/>
    <w:rsid w:val="00F452A9"/>
    <w:rsid w:val="00F64C30"/>
    <w:rsid w:val="00F77AF1"/>
    <w:rsid w:val="00F80693"/>
    <w:rsid w:val="00F831C7"/>
    <w:rsid w:val="00F9693F"/>
    <w:rsid w:val="00FA0473"/>
    <w:rsid w:val="00FB35C9"/>
    <w:rsid w:val="00FB69D0"/>
    <w:rsid w:val="00FC537E"/>
    <w:rsid w:val="00FD0894"/>
    <w:rsid w:val="00FD1ED3"/>
    <w:rsid w:val="00FD2E16"/>
    <w:rsid w:val="00FD64CA"/>
    <w:rsid w:val="00FE05DF"/>
    <w:rsid w:val="00FE5A93"/>
    <w:rsid w:val="00FE79F2"/>
    <w:rsid w:val="00FF57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0CB3993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A26566"/>
  </w:style>
  <w:style w:type="paragraph" w:styleId="Heading1">
    <w:name w:val="heading 1"/>
    <w:basedOn w:val="Normal"/>
    <w:next w:val="Normal"/>
    <w:link w:val="Heading1Char"/>
    <w:uiPriority w:val="9"/>
    <w:qFormat/>
    <w:rsid w:val="00584C8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122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93089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806BE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584C89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584C89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584C8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5153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153E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unhideWhenUsed/>
    <w:rsid w:val="0065153E"/>
  </w:style>
  <w:style w:type="character" w:customStyle="1" w:styleId="Heading2Char">
    <w:name w:val="Heading 2 Char"/>
    <w:basedOn w:val="DefaultParagraphFont"/>
    <w:link w:val="Heading2"/>
    <w:uiPriority w:val="9"/>
    <w:rsid w:val="000E122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E53247"/>
    <w:rPr>
      <w:color w:val="0000FF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D93089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Strong">
    <w:name w:val="Strong"/>
    <w:basedOn w:val="DefaultParagraphFont"/>
    <w:uiPriority w:val="22"/>
    <w:qFormat/>
    <w:rsid w:val="0049113B"/>
    <w:rPr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6806BE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styleId="Emphasis">
    <w:name w:val="Emphasis"/>
    <w:basedOn w:val="DefaultParagraphFont"/>
    <w:uiPriority w:val="20"/>
    <w:qFormat/>
    <w:rsid w:val="00130681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E8704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8704B"/>
  </w:style>
  <w:style w:type="character" w:styleId="PageNumber">
    <w:name w:val="page number"/>
    <w:basedOn w:val="DefaultParagraphFont"/>
    <w:uiPriority w:val="99"/>
    <w:semiHidden/>
    <w:unhideWhenUsed/>
    <w:rsid w:val="00E8704B"/>
  </w:style>
  <w:style w:type="paragraph" w:styleId="Footer">
    <w:name w:val="footer"/>
    <w:basedOn w:val="Normal"/>
    <w:link w:val="FooterChar"/>
    <w:uiPriority w:val="99"/>
    <w:unhideWhenUsed/>
    <w:rsid w:val="00E8704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8704B"/>
  </w:style>
  <w:style w:type="paragraph" w:styleId="ListParagraph">
    <w:name w:val="List Paragraph"/>
    <w:basedOn w:val="Normal"/>
    <w:uiPriority w:val="34"/>
    <w:qFormat/>
    <w:rsid w:val="006012F3"/>
    <w:pPr>
      <w:ind w:left="720"/>
      <w:contextualSpacing/>
    </w:pPr>
  </w:style>
  <w:style w:type="character" w:customStyle="1" w:styleId="highlight">
    <w:name w:val="highlight"/>
    <w:basedOn w:val="DefaultParagraphFont"/>
    <w:rsid w:val="006012F3"/>
  </w:style>
  <w:style w:type="paragraph" w:customStyle="1" w:styleId="EndNoteBibliographyTitle">
    <w:name w:val="EndNote Bibliography Title"/>
    <w:basedOn w:val="Normal"/>
    <w:link w:val="EndNoteBibliographyTitleChar"/>
    <w:rsid w:val="00DF15E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F15E7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F15E7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F15E7"/>
    <w:rPr>
      <w:rFonts w:ascii="Calibri" w:hAnsi="Calibri" w:cs="Calibri"/>
      <w:noProof/>
    </w:rPr>
  </w:style>
  <w:style w:type="table" w:styleId="TableGrid">
    <w:name w:val="Table Grid"/>
    <w:basedOn w:val="TableNormal"/>
    <w:uiPriority w:val="59"/>
    <w:rsid w:val="008778B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PlainTable4">
    <w:name w:val="Plain Table 4"/>
    <w:basedOn w:val="TableNormal"/>
    <w:uiPriority w:val="44"/>
    <w:rsid w:val="00F80693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755EC7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4880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31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65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3094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426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9549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950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56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062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030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7888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32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143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2106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562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894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2233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666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3492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10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4468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9413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6063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8492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5244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648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7059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843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7582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6659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7928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1586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506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664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259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1977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377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665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864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6285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564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197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413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7827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2706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733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189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5279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3080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129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eader" Target="header2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chart" Target="charts/chart1.xml"/><Relationship Id="rId9" Type="http://schemas.openxmlformats.org/officeDocument/2006/relationships/chart" Target="charts/chart2.xml"/><Relationship Id="rId10" Type="http://schemas.openxmlformats.org/officeDocument/2006/relationships/header" Target="header1.xml"/></Relationships>
</file>

<file path=word/charts/_rels/chart1.xml.rels><?xml version="1.0" encoding="UTF-8" standalone="yes"?>
<Relationships xmlns="http://schemas.openxmlformats.org/package/2006/relationships"><Relationship Id="rId1" Type="http://schemas.microsoft.com/office/2011/relationships/chartStyle" Target="style1.xml"/><Relationship Id="rId2" Type="http://schemas.microsoft.com/office/2011/relationships/chartColorStyle" Target="colors1.xml"/><Relationship Id="rId3" Type="http://schemas.openxmlformats.org/officeDocument/2006/relationships/package" Target="../embeddings/Microsoft_Excel_Worksheet1.xlsx"/></Relationships>
</file>

<file path=word/charts/_rels/chart2.xml.rels><?xml version="1.0" encoding="UTF-8" standalone="yes"?>
<Relationships xmlns="http://schemas.openxmlformats.org/package/2006/relationships"><Relationship Id="rId1" Type="http://schemas.microsoft.com/office/2011/relationships/chartStyle" Target="style2.xml"/><Relationship Id="rId2" Type="http://schemas.microsoft.com/office/2011/relationships/chartColorStyle" Target="colors2.xml"/><Relationship Id="rId3" Type="http://schemas.openxmlformats.org/officeDocument/2006/relationships/package" Target="../embeddings/Microsoft_Excel_Worksheet2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5"/>
    </mc:Choice>
    <mc:Fallback>
      <c:style val="5"/>
    </mc:Fallback>
  </mc:AlternateContent>
  <c:chart>
    <c:title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5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282222586759988"/>
          <c:y val="0.178928571428571"/>
          <c:w val="0.356851305045203"/>
          <c:h val="0.611745094363204"/>
        </c:manualLayout>
      </c:layout>
      <c:pieChart>
        <c:varyColors val="1"/>
        <c:ser>
          <c:idx val="0"/>
          <c:order val="0"/>
          <c:tx>
            <c:strRef>
              <c:f>Sheet1!$B$1</c:f>
              <c:strCache>
                <c:ptCount val="1"/>
                <c:pt idx="0">
                  <c:v>Percent of Cases by Stage</c:v>
                </c:pt>
              </c:strCache>
            </c:strRef>
          </c:tx>
          <c:dPt>
            <c:idx val="0"/>
            <c:bubble3D val="0"/>
            <c:spPr>
              <a:solidFill>
                <a:schemeClr val="accent3">
                  <a:tint val="58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</c:dPt>
          <c:dPt>
            <c:idx val="1"/>
            <c:bubble3D val="0"/>
            <c:spPr>
              <a:solidFill>
                <a:schemeClr val="accent3">
                  <a:tint val="86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</c:dPt>
          <c:dPt>
            <c:idx val="2"/>
            <c:bubble3D val="0"/>
            <c:spPr>
              <a:solidFill>
                <a:schemeClr val="accent3">
                  <a:shade val="86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</c:dPt>
          <c:dPt>
            <c:idx val="3"/>
            <c:bubble3D val="0"/>
            <c:spPr>
              <a:solidFill>
                <a:schemeClr val="accent3">
                  <a:shade val="58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</c:dPt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bestFit"/>
            <c:showLegendKey val="0"/>
            <c:showVal val="0"/>
            <c:showCatName val="0"/>
            <c:showSerName val="0"/>
            <c:showPercent val="1"/>
            <c:showBubbleSize val="0"/>
            <c:showLeaderLines val="0"/>
            <c:extLst>
              <c:ext xmlns:c15="http://schemas.microsoft.com/office/drawing/2012/chart" uri="{CE6537A1-D6FC-4f65-9D91-7224C49458BB}"/>
            </c:extLst>
          </c:dLbls>
          <c:cat>
            <c:strRef>
              <c:f>Sheet1!$A$2:$A$5</c:f>
              <c:strCache>
                <c:ptCount val="4"/>
                <c:pt idx="0">
                  <c:v>Localized (43%) Confined to Primary Site</c:v>
                </c:pt>
                <c:pt idx="1">
                  <c:v>Regional (27%) Spread to Regional Lymph Nodes</c:v>
                </c:pt>
                <c:pt idx="2">
                  <c:v>Distant (18%) Cancer has Metastasized</c:v>
                </c:pt>
                <c:pt idx="3">
                  <c:v>Unknown (12%) Unstaged</c:v>
                </c:pt>
              </c:strCache>
            </c:strRef>
          </c:cat>
          <c:val>
            <c:numRef>
              <c:f>Sheet1!$B$2:$B$5</c:f>
              <c:numCache>
                <c:formatCode>General</c:formatCode>
                <c:ptCount val="4"/>
                <c:pt idx="0">
                  <c:v>155.0</c:v>
                </c:pt>
                <c:pt idx="1">
                  <c:v>97.0</c:v>
                </c:pt>
                <c:pt idx="2">
                  <c:v>65.0</c:v>
                </c:pt>
                <c:pt idx="3">
                  <c:v>43.0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  <c:showLeaderLines val="0"/>
        </c:dLbls>
        <c:firstSliceAng val="0"/>
      </c:pieChart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644807524059493"/>
          <c:y val="0.102572412041376"/>
          <c:w val="0.345933216681248"/>
          <c:h val="0.891866016747906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0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1000" baseline="0"/>
              <a:t>5-Year Relative Survival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Percent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Pt>
            <c:idx val="0"/>
            <c:invertIfNegative val="0"/>
            <c:bubble3D val="0"/>
            <c:spPr>
              <a:solidFill>
                <a:schemeClr val="accent3">
                  <a:lumMod val="50000"/>
                </a:schemeClr>
              </a:solidFill>
              <a:ln>
                <a:noFill/>
              </a:ln>
              <a:effectLst/>
            </c:spPr>
          </c:dPt>
          <c:dPt>
            <c:idx val="1"/>
            <c:invertIfNegative val="0"/>
            <c:bubble3D val="0"/>
            <c:spPr>
              <a:solidFill>
                <a:schemeClr val="accent3">
                  <a:lumMod val="75000"/>
                </a:schemeClr>
              </a:solidFill>
              <a:ln>
                <a:noFill/>
              </a:ln>
              <a:effectLst/>
            </c:spPr>
          </c:dPt>
          <c:dPt>
            <c:idx val="2"/>
            <c:invertIfNegative val="0"/>
            <c:bubble3D val="0"/>
            <c:spPr>
              <a:solidFill>
                <a:schemeClr val="accent3">
                  <a:lumMod val="60000"/>
                  <a:lumOff val="40000"/>
                </a:schemeClr>
              </a:solidFill>
              <a:ln>
                <a:noFill/>
              </a:ln>
              <a:effectLst/>
            </c:spPr>
          </c:dPt>
          <c:dPt>
            <c:idx val="3"/>
            <c:invertIfNegative val="0"/>
            <c:bubble3D val="0"/>
            <c:spPr>
              <a:solidFill>
                <a:schemeClr val="accent3">
                  <a:lumMod val="20000"/>
                  <a:lumOff val="80000"/>
                </a:schemeClr>
              </a:solidFill>
              <a:ln>
                <a:noFill/>
              </a:ln>
              <a:effectLst/>
            </c:spPr>
          </c:dPt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5</c:f>
              <c:strCache>
                <c:ptCount val="4"/>
                <c:pt idx="0">
                  <c:v>Localized</c:v>
                </c:pt>
                <c:pt idx="1">
                  <c:v>Regional</c:v>
                </c:pt>
                <c:pt idx="2">
                  <c:v>Distant</c:v>
                </c:pt>
                <c:pt idx="3">
                  <c:v>Unstaged</c:v>
                </c:pt>
              </c:strCache>
            </c:strRef>
          </c:cat>
          <c:val>
            <c:numRef>
              <c:f>Sheet1!$B$2:$B$5</c:f>
              <c:numCache>
                <c:formatCode>General</c:formatCode>
                <c:ptCount val="4"/>
                <c:pt idx="0">
                  <c:v>30.9</c:v>
                </c:pt>
                <c:pt idx="1">
                  <c:v>10.9</c:v>
                </c:pt>
                <c:pt idx="2">
                  <c:v>3.1</c:v>
                </c:pt>
                <c:pt idx="3">
                  <c:v>6.1</c:v>
                </c:pt>
              </c:numCache>
            </c:numRef>
          </c:val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219"/>
        <c:overlap val="-27"/>
        <c:axId val="2057568032"/>
        <c:axId val="1543285872"/>
      </c:barChart>
      <c:catAx>
        <c:axId val="205756803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Stage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543285872"/>
        <c:crosses val="autoZero"/>
        <c:auto val="1"/>
        <c:lblAlgn val="ctr"/>
        <c:lblOffset val="100"/>
        <c:noMultiLvlLbl val="0"/>
      </c:catAx>
      <c:valAx>
        <c:axId val="1543285872"/>
        <c:scaling>
          <c:orientation val="minMax"/>
          <c:max val="100.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Percent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057568032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withinLinearReversed" id="23">
  <a:schemeClr val="accent3"/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5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ln w="19050">
        <a:solidFill>
          <a:schemeClr val="lt1"/>
        </a:solidFill>
      </a:ln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ln w="25400">
        <a:solidFill>
          <a:schemeClr val="lt1"/>
        </a:solidFill>
      </a:ln>
    </cs:spPr>
  </cs:dataPoint3D>
  <cs:dataPointLine>
    <cs:lnRef idx="0">
      <cs:styleClr val="auto"/>
    </cs:lnRef>
    <cs:fillRef idx="0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MA.XSL" StyleName="AMA"/>
</file>

<file path=customXml/itemProps1.xml><?xml version="1.0" encoding="utf-8"?>
<ds:datastoreItem xmlns:ds="http://schemas.openxmlformats.org/officeDocument/2006/customXml" ds:itemID="{009C58C5-FA93-5D48-8917-3629C49CC9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5</Pages>
  <Words>772</Words>
  <Characters>4644</Characters>
  <Application>Microsoft Macintosh Word</Application>
  <DocSecurity>0</DocSecurity>
  <Lines>91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538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iman</dc:creator>
  <cp:lastModifiedBy>Microsoft Office User</cp:lastModifiedBy>
  <cp:revision>2</cp:revision>
  <cp:lastPrinted>2017-07-05T17:29:00Z</cp:lastPrinted>
  <dcterms:created xsi:type="dcterms:W3CDTF">2017-08-22T05:24:00Z</dcterms:created>
  <dcterms:modified xsi:type="dcterms:W3CDTF">2017-08-22T05:24:00Z</dcterms:modified>
</cp:coreProperties>
</file>